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8BF7E9" w14:textId="476C8CDA" w:rsidR="00256341" w:rsidRPr="00F43A22" w:rsidRDefault="00256341" w:rsidP="004806AF">
      <w:pPr>
        <w:tabs>
          <w:tab w:val="left" w:pos="0"/>
        </w:tabs>
        <w:bidi w:val="0"/>
        <w:spacing w:after="0" w:line="240" w:lineRule="auto"/>
        <w:jc w:val="center"/>
        <w:rPr>
          <w:rFonts w:asciiTheme="majorBidi" w:hAnsiTheme="majorBidi" w:cstheme="majorBidi"/>
          <w:sz w:val="20"/>
          <w:szCs w:val="20"/>
        </w:rPr>
      </w:pPr>
      <w:bookmarkStart w:id="0" w:name="_Hlk144752389"/>
      <w:bookmarkEnd w:id="0"/>
      <w:r w:rsidRPr="00F43A22">
        <w:rPr>
          <w:rFonts w:asciiTheme="majorBidi" w:hAnsiTheme="majorBidi" w:cstheme="majorBidi"/>
          <w:sz w:val="20"/>
          <w:szCs w:val="20"/>
        </w:rPr>
        <w:t>ISSN: 2538-5887; Pathobiology Research.</w:t>
      </w:r>
      <w:r w:rsidR="0022154A" w:rsidRPr="0022154A">
        <w:t xml:space="preserve"> </w:t>
      </w:r>
      <w:r w:rsidR="0022154A" w:rsidRPr="0022154A">
        <w:rPr>
          <w:rFonts w:asciiTheme="majorBidi" w:hAnsiTheme="majorBidi" w:cstheme="majorBidi"/>
          <w:sz w:val="20"/>
          <w:szCs w:val="20"/>
        </w:rPr>
        <w:t>202</w:t>
      </w:r>
      <w:r w:rsidR="000F2084">
        <w:rPr>
          <w:rFonts w:asciiTheme="majorBidi" w:hAnsiTheme="majorBidi" w:cstheme="majorBidi"/>
          <w:sz w:val="20"/>
          <w:szCs w:val="20"/>
        </w:rPr>
        <w:t>2</w:t>
      </w:r>
      <w:r w:rsidR="0022154A" w:rsidRPr="0022154A">
        <w:rPr>
          <w:rFonts w:asciiTheme="majorBidi" w:hAnsiTheme="majorBidi" w:cstheme="majorBidi"/>
          <w:sz w:val="20"/>
          <w:szCs w:val="20"/>
        </w:rPr>
        <w:t>;2</w:t>
      </w:r>
      <w:r w:rsidR="000F2084">
        <w:rPr>
          <w:rFonts w:asciiTheme="majorBidi" w:hAnsiTheme="majorBidi" w:cstheme="majorBidi"/>
          <w:sz w:val="20"/>
          <w:szCs w:val="20"/>
        </w:rPr>
        <w:t>5</w:t>
      </w:r>
      <w:r w:rsidR="0022154A" w:rsidRPr="0022154A">
        <w:rPr>
          <w:rFonts w:asciiTheme="majorBidi" w:hAnsiTheme="majorBidi" w:cstheme="majorBidi"/>
          <w:sz w:val="20"/>
          <w:szCs w:val="20"/>
        </w:rPr>
        <w:t>(</w:t>
      </w:r>
      <w:r w:rsidR="00107C34">
        <w:rPr>
          <w:rFonts w:asciiTheme="majorBidi" w:hAnsiTheme="majorBidi" w:cstheme="majorBidi"/>
          <w:sz w:val="20"/>
          <w:szCs w:val="20"/>
        </w:rPr>
        <w:t>3</w:t>
      </w:r>
      <w:r w:rsidR="0022154A" w:rsidRPr="0022154A">
        <w:rPr>
          <w:rFonts w:asciiTheme="majorBidi" w:hAnsiTheme="majorBidi" w:cstheme="majorBidi"/>
          <w:sz w:val="20"/>
          <w:szCs w:val="20"/>
        </w:rPr>
        <w:t>):</w:t>
      </w:r>
      <w:r w:rsidR="00A43CE8">
        <w:rPr>
          <w:rFonts w:asciiTheme="majorBidi" w:hAnsiTheme="majorBidi" w:cstheme="majorBidi"/>
          <w:sz w:val="20"/>
          <w:szCs w:val="20"/>
        </w:rPr>
        <w:t>1</w:t>
      </w:r>
      <w:r w:rsidR="00881B1E">
        <w:rPr>
          <w:rFonts w:asciiTheme="majorBidi" w:hAnsiTheme="majorBidi" w:cstheme="majorBidi"/>
          <w:sz w:val="20"/>
          <w:szCs w:val="20"/>
        </w:rPr>
        <w:t>5</w:t>
      </w:r>
      <w:r w:rsidR="0022154A" w:rsidRPr="0022154A">
        <w:rPr>
          <w:rFonts w:asciiTheme="majorBidi" w:hAnsiTheme="majorBidi" w:cstheme="majorBidi"/>
          <w:sz w:val="20"/>
          <w:szCs w:val="20"/>
        </w:rPr>
        <w:t>-</w:t>
      </w:r>
      <w:r w:rsidR="00881B1E">
        <w:rPr>
          <w:rFonts w:asciiTheme="majorBidi" w:hAnsiTheme="majorBidi" w:cstheme="majorBidi"/>
          <w:sz w:val="20"/>
          <w:szCs w:val="20"/>
        </w:rPr>
        <w:t>25</w:t>
      </w:r>
    </w:p>
    <w:p w14:paraId="73790DDC" w14:textId="583A1682" w:rsidR="00256341" w:rsidRPr="00F43A22" w:rsidRDefault="00881B1E" w:rsidP="00256341">
      <w:pPr>
        <w:tabs>
          <w:tab w:val="left" w:pos="0"/>
        </w:tabs>
        <w:bidi w:val="0"/>
        <w:spacing w:after="0" w:line="240" w:lineRule="auto"/>
        <w:jc w:val="both"/>
        <w:rPr>
          <w:rFonts w:asciiTheme="majorBidi" w:hAnsiTheme="majorBidi" w:cstheme="majorBidi"/>
          <w:b/>
          <w:bCs/>
          <w:sz w:val="32"/>
          <w:szCs w:val="32"/>
        </w:rPr>
      </w:pPr>
      <w:r w:rsidRPr="00881B1E">
        <w:rPr>
          <w:noProof/>
          <w:w w:val="90"/>
          <w:sz w:val="30"/>
          <w:szCs w:val="30"/>
          <w:lang w:bidi="ar-SA"/>
        </w:rPr>
        <w:drawing>
          <wp:anchor distT="0" distB="91440" distL="114300" distR="114300" simplePos="0" relativeHeight="251645952" behindDoc="0" locked="0" layoutInCell="1" allowOverlap="1" wp14:anchorId="20954B6A" wp14:editId="2A6465AE">
            <wp:simplePos x="0" y="0"/>
            <wp:positionH relativeFrom="margin">
              <wp:posOffset>-11430</wp:posOffset>
            </wp:positionH>
            <wp:positionV relativeFrom="page">
              <wp:posOffset>1208906</wp:posOffset>
            </wp:positionV>
            <wp:extent cx="847090" cy="570230"/>
            <wp:effectExtent l="0" t="0" r="0" b="127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BR Journal 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47090" cy="570230"/>
                    </a:xfrm>
                    <a:prstGeom prst="rect">
                      <a:avLst/>
                    </a:prstGeom>
                  </pic:spPr>
                </pic:pic>
              </a:graphicData>
            </a:graphic>
            <wp14:sizeRelH relativeFrom="page">
              <wp14:pctWidth>0</wp14:pctWidth>
            </wp14:sizeRelH>
            <wp14:sizeRelV relativeFrom="page">
              <wp14:pctHeight>0</wp14:pctHeight>
            </wp14:sizeRelV>
          </wp:anchor>
        </w:drawing>
      </w:r>
      <w:r w:rsidR="00256341" w:rsidRPr="00F43A22">
        <w:rPr>
          <w:noProof/>
          <w:lang w:bidi="ar-SA"/>
        </w:rPr>
        <mc:AlternateContent>
          <mc:Choice Requires="wps">
            <w:drawing>
              <wp:anchor distT="0" distB="0" distL="114300" distR="114300" simplePos="0" relativeHeight="251629568" behindDoc="0" locked="0" layoutInCell="1" allowOverlap="1" wp14:anchorId="355B1048" wp14:editId="63EF55E6">
                <wp:simplePos x="0" y="0"/>
                <wp:positionH relativeFrom="column">
                  <wp:posOffset>1231900</wp:posOffset>
                </wp:positionH>
                <wp:positionV relativeFrom="paragraph">
                  <wp:posOffset>197485</wp:posOffset>
                </wp:positionV>
                <wp:extent cx="5210175" cy="0"/>
                <wp:effectExtent l="0" t="0" r="28575"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10175" cy="0"/>
                        </a:xfrm>
                        <a:prstGeom prst="line">
                          <a:avLst/>
                        </a:prstGeom>
                        <a:noFill/>
                        <a:ln w="63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D254E81" id="Straight Connector 2" o:spid="_x0000_s1026" style="position:absolute;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pt,15.55pt" to="507.2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" strokecolor="#a5a5a5" strokeweight=".5pt">
                <v:stroke joinstyle="miter"/>
                <o:lock v:ext="edit" shapetype="f"/>
              </v:line>
            </w:pict>
          </mc:Fallback>
        </mc:AlternateContent>
      </w:r>
    </w:p>
    <w:p w14:paraId="4C75E739" w14:textId="01634426" w:rsidR="00BA3ACF" w:rsidRPr="00881B1E" w:rsidRDefault="00204319" w:rsidP="00881B1E">
      <w:pPr>
        <w:pStyle w:val="Title-main"/>
        <w:spacing w:before="240"/>
        <w:rPr>
          <w:spacing w:val="-6"/>
          <w:sz w:val="30"/>
          <w:szCs w:val="30"/>
        </w:rPr>
      </w:pPr>
      <w:r w:rsidRPr="00881B1E">
        <w:rPr>
          <w:sz w:val="30"/>
          <w:szCs w:val="30"/>
        </w:rPr>
        <w:t>Sleep quality assessment among Iranian postgraduate academics</w:t>
      </w:r>
    </w:p>
    <w:tbl>
      <w:tblPr>
        <w:tblStyle w:val="TableGrid1"/>
        <w:tblW w:w="10402" w:type="dxa"/>
        <w:tblInd w:w="-147" w:type="dxa"/>
        <w:tblLook w:val="04A0" w:firstRow="1" w:lastRow="0" w:firstColumn="1" w:lastColumn="0" w:noHBand="0" w:noVBand="1"/>
      </w:tblPr>
      <w:tblGrid>
        <w:gridCol w:w="3422"/>
        <w:gridCol w:w="6980"/>
      </w:tblGrid>
      <w:tr w:rsidR="00F43A22" w:rsidRPr="00F43A22" w14:paraId="384650EB" w14:textId="77777777" w:rsidTr="00A27F25">
        <w:trPr>
          <w:trHeight w:val="494"/>
        </w:trPr>
        <w:tc>
          <w:tcPr>
            <w:tcW w:w="3422" w:type="dxa"/>
            <w:vMerge w:val="restart"/>
            <w:tcBorders>
              <w:left w:val="nil"/>
              <w:right w:val="nil"/>
            </w:tcBorders>
            <w:shd w:val="clear" w:color="auto" w:fill="auto"/>
          </w:tcPr>
          <w:p w14:paraId="666555C6" w14:textId="77777777" w:rsidR="00F30D99" w:rsidRPr="00F43A22" w:rsidRDefault="00F30D99" w:rsidP="00EE4C0F">
            <w:pPr>
              <w:bidi w:val="0"/>
              <w:spacing w:before="120" w:after="120"/>
              <w:jc w:val="both"/>
              <w:rPr>
                <w:rFonts w:asciiTheme="majorBidi" w:hAnsiTheme="majorBidi" w:cstheme="majorBidi"/>
                <w:b/>
                <w:bCs/>
                <w:rtl/>
              </w:rPr>
            </w:pPr>
            <w:r w:rsidRPr="00F43A22">
              <w:rPr>
                <w:rFonts w:asciiTheme="majorBidi" w:hAnsiTheme="majorBidi" w:cstheme="majorBidi"/>
                <w:b/>
                <w:bCs/>
              </w:rPr>
              <w:t>ARTICLE INFO</w:t>
            </w:r>
          </w:p>
          <w:p w14:paraId="6B82D007" w14:textId="77777777" w:rsidR="00F30D99" w:rsidRPr="00F43A22" w:rsidRDefault="00F30D99" w:rsidP="00CC09D2">
            <w:pPr>
              <w:bidi w:val="0"/>
              <w:spacing w:before="60"/>
              <w:jc w:val="both"/>
              <w:rPr>
                <w:rFonts w:asciiTheme="majorBidi" w:hAnsiTheme="majorBidi" w:cstheme="majorBidi"/>
                <w:b/>
                <w:bCs/>
                <w:i/>
                <w:iCs/>
                <w:szCs w:val="32"/>
              </w:rPr>
            </w:pPr>
            <w:r w:rsidRPr="00F43A22">
              <w:rPr>
                <w:rFonts w:asciiTheme="majorBidi" w:hAnsiTheme="majorBidi" w:cstheme="majorBidi"/>
                <w:b/>
                <w:bCs/>
                <w:i/>
                <w:iCs/>
                <w:szCs w:val="32"/>
              </w:rPr>
              <w:t>Article Type</w:t>
            </w:r>
          </w:p>
          <w:p w14:paraId="1473849F" w14:textId="29125031" w:rsidR="00F30D99" w:rsidRPr="00F43A22" w:rsidRDefault="000F2084" w:rsidP="00EE4C0F">
            <w:pPr>
              <w:bidi w:val="0"/>
              <w:spacing w:after="120"/>
              <w:jc w:val="both"/>
              <w:rPr>
                <w:rFonts w:asciiTheme="majorBidi" w:hAnsiTheme="majorBidi" w:cstheme="majorBidi"/>
                <w:b/>
                <w:bCs/>
                <w:spacing w:val="-6"/>
                <w:sz w:val="36"/>
                <w:szCs w:val="36"/>
              </w:rPr>
            </w:pPr>
            <w:r>
              <w:rPr>
                <w:rFonts w:asciiTheme="majorBidi" w:hAnsiTheme="majorBidi" w:cstheme="majorBidi"/>
                <w:szCs w:val="32"/>
              </w:rPr>
              <w:t>Original Research</w:t>
            </w:r>
          </w:p>
        </w:tc>
        <w:tc>
          <w:tcPr>
            <w:tcW w:w="6980" w:type="dxa"/>
            <w:tcBorders>
              <w:left w:val="nil"/>
              <w:bottom w:val="single" w:sz="4" w:space="0" w:color="auto"/>
              <w:right w:val="nil"/>
            </w:tcBorders>
            <w:shd w:val="clear" w:color="auto" w:fill="auto"/>
          </w:tcPr>
          <w:p w14:paraId="2EB386C7" w14:textId="77777777" w:rsidR="00F30D99" w:rsidRPr="00F43A22" w:rsidRDefault="00F30D99" w:rsidP="00F30D99">
            <w:pPr>
              <w:bidi w:val="0"/>
              <w:spacing w:before="120"/>
              <w:jc w:val="both"/>
              <w:rPr>
                <w:rFonts w:asciiTheme="majorBidi" w:hAnsiTheme="majorBidi" w:cstheme="majorBidi"/>
                <w:b/>
                <w:bCs/>
                <w:spacing w:val="-6"/>
                <w:sz w:val="36"/>
                <w:szCs w:val="36"/>
              </w:rPr>
            </w:pPr>
            <w:r w:rsidRPr="00F43A22">
              <w:rPr>
                <w:rFonts w:asciiTheme="majorBidi" w:hAnsiTheme="majorBidi" w:cstheme="majorBidi"/>
                <w:b/>
                <w:bCs/>
                <w:sz w:val="24"/>
                <w:szCs w:val="24"/>
              </w:rPr>
              <w:t>ABSTRACT</w:t>
            </w:r>
          </w:p>
        </w:tc>
      </w:tr>
      <w:tr w:rsidR="00F43A22" w:rsidRPr="00F43A22" w14:paraId="19350CC6" w14:textId="77777777" w:rsidTr="00CA3A49">
        <w:trPr>
          <w:trHeight w:val="467"/>
        </w:trPr>
        <w:tc>
          <w:tcPr>
            <w:tcW w:w="3422" w:type="dxa"/>
            <w:vMerge/>
            <w:tcBorders>
              <w:left w:val="nil"/>
              <w:right w:val="nil"/>
            </w:tcBorders>
            <w:shd w:val="clear" w:color="auto" w:fill="auto"/>
          </w:tcPr>
          <w:p w14:paraId="7C9B0BED" w14:textId="77777777" w:rsidR="00F30D99" w:rsidRPr="00F43A22" w:rsidRDefault="00F30D99" w:rsidP="00F30D99">
            <w:pPr>
              <w:bidi w:val="0"/>
              <w:jc w:val="both"/>
              <w:rPr>
                <w:rFonts w:asciiTheme="majorBidi" w:hAnsiTheme="majorBidi" w:cstheme="majorBidi"/>
                <w:b/>
                <w:bCs/>
                <w:spacing w:val="-6"/>
                <w:sz w:val="36"/>
                <w:szCs w:val="36"/>
              </w:rPr>
            </w:pPr>
          </w:p>
        </w:tc>
        <w:tc>
          <w:tcPr>
            <w:tcW w:w="6980" w:type="dxa"/>
            <w:vMerge w:val="restart"/>
            <w:tcBorders>
              <w:left w:val="nil"/>
              <w:right w:val="nil"/>
            </w:tcBorders>
            <w:shd w:val="clear" w:color="auto" w:fill="auto"/>
          </w:tcPr>
          <w:p w14:paraId="28383738" w14:textId="7DE75672" w:rsidR="000F2084" w:rsidRPr="000F2084" w:rsidRDefault="000F2084" w:rsidP="000F2084">
            <w:pPr>
              <w:pStyle w:val="Abstract"/>
              <w:rPr>
                <w:rStyle w:val="AbstractChar"/>
              </w:rPr>
            </w:pPr>
            <w:bookmarkStart w:id="1" w:name="_Hlk94014869"/>
            <w:bookmarkStart w:id="2" w:name="_Hlk94014580"/>
            <w:r w:rsidRPr="000F2084">
              <w:rPr>
                <w:rStyle w:val="AbstractChar"/>
                <w:b/>
                <w:bCs/>
              </w:rPr>
              <w:t>Introduction</w:t>
            </w:r>
            <w:r w:rsidR="00AA2583">
              <w:rPr>
                <w:rStyle w:val="AbstractChar"/>
                <w:b/>
                <w:bCs/>
              </w:rPr>
              <w:t>:</w:t>
            </w:r>
            <w:r w:rsidRPr="000F2084">
              <w:rPr>
                <w:rStyle w:val="AbstractChar"/>
              </w:rPr>
              <w:t xml:space="preserve"> </w:t>
            </w:r>
            <w:r w:rsidR="00204319" w:rsidRPr="00204319">
              <w:rPr>
                <w:rStyle w:val="AbstractChar"/>
              </w:rPr>
              <w:t xml:space="preserve">Having a good quality sleep is essential for college students to support their academic success, physical health, mental well-being, and overall productivity. In this study, we evaluated the sleep quality among graduate students studying medical physiology at </w:t>
            </w:r>
            <w:proofErr w:type="spellStart"/>
            <w:r w:rsidR="00204319" w:rsidRPr="00204319">
              <w:rPr>
                <w:rStyle w:val="AbstractChar"/>
              </w:rPr>
              <w:t>Tarbiat</w:t>
            </w:r>
            <w:proofErr w:type="spellEnd"/>
            <w:r w:rsidR="00204319" w:rsidRPr="00204319">
              <w:rPr>
                <w:rStyle w:val="AbstractChar"/>
              </w:rPr>
              <w:t xml:space="preserve"> </w:t>
            </w:r>
            <w:proofErr w:type="spellStart"/>
            <w:r w:rsidR="00204319" w:rsidRPr="00204319">
              <w:rPr>
                <w:rStyle w:val="AbstractChar"/>
              </w:rPr>
              <w:t>Modares</w:t>
            </w:r>
            <w:proofErr w:type="spellEnd"/>
            <w:r w:rsidR="00204319" w:rsidRPr="00204319">
              <w:rPr>
                <w:rStyle w:val="AbstractChar"/>
              </w:rPr>
              <w:t xml:space="preserve"> University.</w:t>
            </w:r>
          </w:p>
          <w:p w14:paraId="0FAB30F2" w14:textId="45D558FE" w:rsidR="000F2084" w:rsidRPr="000F2084" w:rsidRDefault="000F2084" w:rsidP="000F2084">
            <w:pPr>
              <w:pStyle w:val="Abstract"/>
              <w:rPr>
                <w:rStyle w:val="AbstractChar"/>
              </w:rPr>
            </w:pPr>
            <w:r w:rsidRPr="000F2084">
              <w:rPr>
                <w:rStyle w:val="AbstractChar"/>
                <w:b/>
                <w:bCs/>
              </w:rPr>
              <w:t>Methods</w:t>
            </w:r>
            <w:r w:rsidR="00AA2583">
              <w:rPr>
                <w:rStyle w:val="AbstractChar"/>
                <w:b/>
                <w:bCs/>
              </w:rPr>
              <w:t>:</w:t>
            </w:r>
            <w:r w:rsidRPr="000F2084">
              <w:rPr>
                <w:rStyle w:val="AbstractChar"/>
              </w:rPr>
              <w:t xml:space="preserve"> </w:t>
            </w:r>
            <w:r w:rsidR="00204319" w:rsidRPr="00204319">
              <w:rPr>
                <w:rStyle w:val="AbstractChar"/>
              </w:rPr>
              <w:t>46 students including 11 master's and 31 doctoral students, and also 4 postdoctoral researchers participated in this study. Sleep quality was evaluated using the Pittsburgh sleep quality questionnaire</w:t>
            </w:r>
            <w:r w:rsidRPr="000F2084">
              <w:rPr>
                <w:rStyle w:val="AbstractChar"/>
                <w:rFonts w:cs="Times New Roman"/>
                <w:rtl/>
              </w:rPr>
              <w:t>.</w:t>
            </w:r>
          </w:p>
          <w:p w14:paraId="35815FF9" w14:textId="65535D10" w:rsidR="000F2084" w:rsidRPr="000F2084" w:rsidRDefault="000F2084" w:rsidP="000F2084">
            <w:pPr>
              <w:pStyle w:val="Abstract"/>
              <w:rPr>
                <w:rStyle w:val="AbstractChar"/>
              </w:rPr>
            </w:pPr>
            <w:r w:rsidRPr="000F2084">
              <w:rPr>
                <w:rStyle w:val="AbstractChar"/>
                <w:b/>
                <w:bCs/>
              </w:rPr>
              <w:t>Results</w:t>
            </w:r>
            <w:r w:rsidR="00AA2583">
              <w:rPr>
                <w:rStyle w:val="AbstractChar"/>
                <w:b/>
                <w:bCs/>
              </w:rPr>
              <w:t>:</w:t>
            </w:r>
            <w:r w:rsidRPr="000F2084">
              <w:rPr>
                <w:rStyle w:val="AbstractChar"/>
                <w:b/>
                <w:bCs/>
              </w:rPr>
              <w:t xml:space="preserve"> </w:t>
            </w:r>
            <w:r w:rsidR="00204319" w:rsidRPr="00204319">
              <w:rPr>
                <w:rStyle w:val="AbstractChar"/>
              </w:rPr>
              <w:t>The overall sleep quality score of participants was 6.8±0.49, indicating that the students faced poor sleep quality. Sleep disturbance was significantly higher in female than male students (p&lt;0.05). Moreover, students with higher age, married or engaged in carrying out the practical experiments related to their thesis had a lower score (p&lt;0.05) (i.e. better performance) in the daily functioning component compared to other students.</w:t>
            </w:r>
          </w:p>
          <w:p w14:paraId="7636C4AD" w14:textId="4DA0A7F6" w:rsidR="00283750" w:rsidRPr="00F43A22" w:rsidRDefault="000F2084" w:rsidP="000F2084">
            <w:pPr>
              <w:pStyle w:val="Abstract"/>
              <w:rPr>
                <w:rtl/>
              </w:rPr>
            </w:pPr>
            <w:r w:rsidRPr="000F2084">
              <w:rPr>
                <w:rStyle w:val="AbstractChar"/>
                <w:b/>
                <w:bCs/>
              </w:rPr>
              <w:t>Conclusion:</w:t>
            </w:r>
            <w:r w:rsidRPr="000F2084">
              <w:rPr>
                <w:rStyle w:val="AbstractChar"/>
              </w:rPr>
              <w:t xml:space="preserve"> </w:t>
            </w:r>
            <w:r w:rsidR="00204319" w:rsidRPr="00204319">
              <w:rPr>
                <w:rStyle w:val="AbstractChar"/>
              </w:rPr>
              <w:t>This study showed that medical physiology students have poor sleep quality. This undesirable sleep quality can impair the students learning and research skills. It is recommended that appropriate plans be made and necessary training be provided to students to improve their sleep quality</w:t>
            </w:r>
            <w:r w:rsidR="00830A55" w:rsidRPr="00830A55">
              <w:rPr>
                <w:rStyle w:val="AbstractChar"/>
              </w:rPr>
              <w:t>.</w:t>
            </w:r>
          </w:p>
          <w:p w14:paraId="553D6E04" w14:textId="77777777" w:rsidR="0085278B" w:rsidRPr="00F43A22" w:rsidRDefault="0085278B" w:rsidP="0085278B">
            <w:pPr>
              <w:autoSpaceDE w:val="0"/>
              <w:autoSpaceDN w:val="0"/>
              <w:bidi w:val="0"/>
              <w:adjustRightInd w:val="0"/>
              <w:jc w:val="both"/>
              <w:rPr>
                <w:rFonts w:asciiTheme="majorBidi" w:hAnsiTheme="majorBidi" w:cstheme="majorBidi"/>
              </w:rPr>
            </w:pPr>
          </w:p>
          <w:bookmarkEnd w:id="1"/>
          <w:bookmarkEnd w:id="2"/>
          <w:p w14:paraId="3605D7D0" w14:textId="07139340" w:rsidR="00F30D99" w:rsidRPr="00F43A22" w:rsidRDefault="00283750" w:rsidP="0085278B">
            <w:pPr>
              <w:bidi w:val="0"/>
              <w:jc w:val="both"/>
              <w:rPr>
                <w:rFonts w:asciiTheme="majorBidi" w:hAnsiTheme="majorBidi" w:cstheme="majorBidi"/>
                <w:b/>
                <w:bCs/>
                <w:spacing w:val="-6"/>
                <w:sz w:val="20"/>
                <w:szCs w:val="20"/>
              </w:rPr>
            </w:pPr>
            <w:r w:rsidRPr="00F43A22">
              <w:rPr>
                <w:rFonts w:asciiTheme="majorBidi" w:hAnsiTheme="majorBidi" w:cstheme="majorBidi"/>
                <w:b/>
                <w:bCs/>
              </w:rPr>
              <w:t xml:space="preserve">Keywords: </w:t>
            </w:r>
            <w:r w:rsidR="00204319" w:rsidRPr="00204319">
              <w:rPr>
                <w:rFonts w:asciiTheme="majorBidi" w:hAnsiTheme="majorBidi" w:cstheme="majorBidi"/>
              </w:rPr>
              <w:t xml:space="preserve">sleep quality, </w:t>
            </w:r>
            <w:r w:rsidR="00881B1E" w:rsidRPr="00881B1E">
              <w:rPr>
                <w:rFonts w:asciiTheme="majorBidi" w:hAnsiTheme="majorBidi" w:cstheme="majorBidi"/>
              </w:rPr>
              <w:t>Pittsburgh questionnaire</w:t>
            </w:r>
            <w:r w:rsidR="00881B1E">
              <w:rPr>
                <w:rFonts w:asciiTheme="majorBidi" w:hAnsiTheme="majorBidi" w:cstheme="majorBidi"/>
              </w:rPr>
              <w:t>,</w:t>
            </w:r>
            <w:r w:rsidR="00881B1E" w:rsidRPr="00881B1E">
              <w:rPr>
                <w:rFonts w:asciiTheme="majorBidi" w:hAnsiTheme="majorBidi" w:cstheme="majorBidi"/>
              </w:rPr>
              <w:t xml:space="preserve"> </w:t>
            </w:r>
            <w:r w:rsidR="00881B1E" w:rsidRPr="00881B1E">
              <w:rPr>
                <w:rFonts w:asciiTheme="majorBidi" w:hAnsiTheme="majorBidi" w:cstheme="majorBidi"/>
              </w:rPr>
              <w:t>postgraduate academics</w:t>
            </w:r>
            <w:r w:rsidR="00204319" w:rsidRPr="00204319">
              <w:rPr>
                <w:rFonts w:asciiTheme="majorBidi" w:hAnsiTheme="majorBidi" w:cstheme="majorBidi"/>
              </w:rPr>
              <w:t xml:space="preserve">, </w:t>
            </w:r>
            <w:r w:rsidR="00881B1E" w:rsidRPr="00881B1E">
              <w:rPr>
                <w:rFonts w:asciiTheme="majorBidi" w:hAnsiTheme="majorBidi" w:cstheme="majorBidi"/>
              </w:rPr>
              <w:t>educational grade</w:t>
            </w:r>
          </w:p>
        </w:tc>
      </w:tr>
      <w:tr w:rsidR="00F43A22" w:rsidRPr="00F43A22" w14:paraId="3480C91D" w14:textId="77777777" w:rsidTr="003627E1">
        <w:trPr>
          <w:trHeight w:val="431"/>
        </w:trPr>
        <w:tc>
          <w:tcPr>
            <w:tcW w:w="3422" w:type="dxa"/>
            <w:tcBorders>
              <w:left w:val="nil"/>
              <w:right w:val="nil"/>
            </w:tcBorders>
            <w:shd w:val="clear" w:color="auto" w:fill="auto"/>
          </w:tcPr>
          <w:p w14:paraId="2D3FA965" w14:textId="0125B2D4" w:rsidR="00F30D99" w:rsidRPr="00F43A22" w:rsidRDefault="00F30D99" w:rsidP="005E0176">
            <w:pPr>
              <w:bidi w:val="0"/>
              <w:spacing w:before="120"/>
              <w:jc w:val="both"/>
              <w:rPr>
                <w:rFonts w:asciiTheme="majorBidi" w:hAnsiTheme="majorBidi" w:cstheme="majorBidi"/>
                <w:b/>
                <w:bCs/>
                <w:i/>
                <w:iCs/>
                <w:szCs w:val="32"/>
              </w:rPr>
            </w:pPr>
            <w:r w:rsidRPr="00F43A22">
              <w:rPr>
                <w:rFonts w:asciiTheme="majorBidi" w:hAnsiTheme="majorBidi" w:cstheme="majorBidi"/>
                <w:b/>
                <w:bCs/>
                <w:i/>
                <w:iCs/>
                <w:szCs w:val="32"/>
              </w:rPr>
              <w:t>Authors</w:t>
            </w:r>
          </w:p>
        </w:tc>
        <w:tc>
          <w:tcPr>
            <w:tcW w:w="6980" w:type="dxa"/>
            <w:vMerge/>
            <w:tcBorders>
              <w:left w:val="nil"/>
              <w:right w:val="nil"/>
            </w:tcBorders>
            <w:shd w:val="clear" w:color="auto" w:fill="auto"/>
          </w:tcPr>
          <w:p w14:paraId="7E52407C"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6CD32E5F" w14:textId="77777777" w:rsidTr="00204319">
        <w:trPr>
          <w:trHeight w:val="503"/>
        </w:trPr>
        <w:tc>
          <w:tcPr>
            <w:tcW w:w="3422" w:type="dxa"/>
            <w:tcBorders>
              <w:left w:val="nil"/>
              <w:right w:val="nil"/>
            </w:tcBorders>
            <w:shd w:val="clear" w:color="auto" w:fill="auto"/>
          </w:tcPr>
          <w:p w14:paraId="3EA019B5" w14:textId="6FE9FA4E" w:rsidR="00F30D99" w:rsidRPr="000F2084" w:rsidRDefault="00204319" w:rsidP="001942CE">
            <w:pPr>
              <w:pStyle w:val="Authornames"/>
              <w:rPr>
                <w:vertAlign w:val="superscript"/>
              </w:rPr>
            </w:pPr>
            <w:r w:rsidRPr="00204319">
              <w:rPr>
                <w:lang w:val="fr-FR"/>
              </w:rPr>
              <w:t>Hanieh Riazi</w:t>
            </w:r>
          </w:p>
        </w:tc>
        <w:tc>
          <w:tcPr>
            <w:tcW w:w="6980" w:type="dxa"/>
            <w:vMerge/>
            <w:tcBorders>
              <w:left w:val="nil"/>
              <w:right w:val="nil"/>
            </w:tcBorders>
            <w:shd w:val="clear" w:color="auto" w:fill="auto"/>
          </w:tcPr>
          <w:p w14:paraId="1F070EE5"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58CE6D1C" w14:textId="77777777" w:rsidTr="00204319">
        <w:trPr>
          <w:trHeight w:val="800"/>
        </w:trPr>
        <w:tc>
          <w:tcPr>
            <w:tcW w:w="3422" w:type="dxa"/>
            <w:tcBorders>
              <w:left w:val="nil"/>
              <w:right w:val="nil"/>
            </w:tcBorders>
            <w:shd w:val="clear" w:color="auto" w:fill="auto"/>
          </w:tcPr>
          <w:p w14:paraId="29308575" w14:textId="4A3159FB" w:rsidR="00352C01" w:rsidRPr="00F43A22" w:rsidRDefault="00204319" w:rsidP="00EE496E">
            <w:pPr>
              <w:pStyle w:val="Affiliation"/>
            </w:pPr>
            <w:r w:rsidRPr="00204319">
              <w:t xml:space="preserve">Department of Physiology, Faculty of Medical Sciences, </w:t>
            </w:r>
            <w:proofErr w:type="spellStart"/>
            <w:r w:rsidRPr="00204319">
              <w:t>Tarbiat</w:t>
            </w:r>
            <w:proofErr w:type="spellEnd"/>
            <w:r w:rsidRPr="00204319">
              <w:t xml:space="preserve"> </w:t>
            </w:r>
            <w:proofErr w:type="spellStart"/>
            <w:r w:rsidRPr="00204319">
              <w:t>Modares</w:t>
            </w:r>
            <w:proofErr w:type="spellEnd"/>
            <w:r w:rsidRPr="00204319">
              <w:t xml:space="preserve"> University, Tehran, Iran</w:t>
            </w:r>
          </w:p>
        </w:tc>
        <w:tc>
          <w:tcPr>
            <w:tcW w:w="6980" w:type="dxa"/>
            <w:vMerge/>
            <w:tcBorders>
              <w:left w:val="nil"/>
              <w:right w:val="nil"/>
            </w:tcBorders>
            <w:shd w:val="clear" w:color="auto" w:fill="auto"/>
          </w:tcPr>
          <w:p w14:paraId="457C9E37" w14:textId="77777777" w:rsidR="00F30D99" w:rsidRPr="00F43A22" w:rsidRDefault="00F30D99" w:rsidP="00F30D99">
            <w:pPr>
              <w:tabs>
                <w:tab w:val="left" w:pos="0"/>
              </w:tabs>
              <w:bidi w:val="0"/>
              <w:jc w:val="both"/>
              <w:rPr>
                <w:rFonts w:asciiTheme="majorBidi" w:hAnsiTheme="majorBidi" w:cstheme="majorBidi"/>
                <w:b/>
                <w:bCs/>
                <w:spacing w:val="-6"/>
                <w:sz w:val="18"/>
                <w:szCs w:val="18"/>
              </w:rPr>
            </w:pPr>
          </w:p>
        </w:tc>
      </w:tr>
      <w:tr w:rsidR="00F43A22" w:rsidRPr="00F43A22" w14:paraId="42AD00DC" w14:textId="77777777" w:rsidTr="00204319">
        <w:trPr>
          <w:trHeight w:val="2249"/>
        </w:trPr>
        <w:tc>
          <w:tcPr>
            <w:tcW w:w="3422" w:type="dxa"/>
            <w:tcBorders>
              <w:left w:val="nil"/>
              <w:right w:val="nil"/>
            </w:tcBorders>
            <w:shd w:val="clear" w:color="auto" w:fill="auto"/>
          </w:tcPr>
          <w:p w14:paraId="023CAFCE" w14:textId="3A722B4A" w:rsidR="00F30D99" w:rsidRPr="00F43A22" w:rsidRDefault="00F30D99" w:rsidP="00F30D99">
            <w:pPr>
              <w:bidi w:val="0"/>
              <w:spacing w:before="120"/>
              <w:jc w:val="both"/>
              <w:rPr>
                <w:rFonts w:ascii="Times New Roman" w:hAnsi="Times New Roman" w:cs="Times New Roman"/>
                <w:sz w:val="20"/>
                <w:szCs w:val="20"/>
              </w:rPr>
            </w:pPr>
            <w:r w:rsidRPr="00F43A22">
              <w:rPr>
                <w:rFonts w:ascii="Times New Roman" w:hAnsi="Times New Roman" w:cs="Times New Roman"/>
                <w:b/>
                <w:bCs/>
                <w:sz w:val="24"/>
                <w:szCs w:val="24"/>
              </w:rPr>
              <w:t>*Corresponding author:</w:t>
            </w:r>
            <w:r w:rsidRPr="00F43A22">
              <w:rPr>
                <w:rFonts w:ascii="Times New Roman" w:hAnsi="Times New Roman" w:cs="Times New Roman"/>
                <w:sz w:val="24"/>
                <w:szCs w:val="24"/>
              </w:rPr>
              <w:t xml:space="preserve"> </w:t>
            </w:r>
          </w:p>
          <w:p w14:paraId="791B37AD" w14:textId="4A32009A" w:rsidR="00352C01" w:rsidRPr="00C501C8" w:rsidRDefault="00204319" w:rsidP="00EE496E">
            <w:pPr>
              <w:pStyle w:val="Authornames"/>
            </w:pPr>
            <w:r w:rsidRPr="00204319">
              <w:t>Hanieh Riazi</w:t>
            </w:r>
            <w:r w:rsidR="000F2084" w:rsidRPr="00C501C8">
              <w:t>,</w:t>
            </w:r>
          </w:p>
          <w:p w14:paraId="563A77A9" w14:textId="0919D0FB" w:rsidR="00352C01" w:rsidRPr="00C501C8" w:rsidRDefault="00204319" w:rsidP="00EE496E">
            <w:pPr>
              <w:pStyle w:val="Affiliation"/>
              <w:spacing w:before="0"/>
            </w:pPr>
            <w:r w:rsidRPr="00204319">
              <w:t xml:space="preserve">Department of Physiology, Faculty of Medical Sciences, </w:t>
            </w:r>
            <w:proofErr w:type="spellStart"/>
            <w:r w:rsidRPr="00204319">
              <w:t>Tarbiat</w:t>
            </w:r>
            <w:proofErr w:type="spellEnd"/>
            <w:r w:rsidRPr="00204319">
              <w:t xml:space="preserve"> </w:t>
            </w:r>
            <w:proofErr w:type="spellStart"/>
            <w:r w:rsidRPr="00204319">
              <w:t>Modares</w:t>
            </w:r>
            <w:proofErr w:type="spellEnd"/>
            <w:r w:rsidRPr="00204319">
              <w:t xml:space="preserve"> University, Tehran, Iran</w:t>
            </w:r>
            <w:r w:rsidR="00644FF2" w:rsidRPr="00C501C8">
              <w:t>.</w:t>
            </w:r>
          </w:p>
          <w:p w14:paraId="54C967A7" w14:textId="428262A3" w:rsidR="00A23B8F" w:rsidRPr="00C501C8" w:rsidRDefault="00CC09D2" w:rsidP="00EE496E">
            <w:pPr>
              <w:pStyle w:val="Affiliation"/>
              <w:spacing w:before="0"/>
              <w:rPr>
                <w:rFonts w:cs="Times New Roman"/>
              </w:rPr>
            </w:pPr>
            <w:r w:rsidRPr="00C501C8">
              <w:rPr>
                <w:rFonts w:cs="Times New Roman"/>
                <w:sz w:val="16"/>
                <w:szCs w:val="16"/>
              </w:rPr>
              <w:t>PO Box</w:t>
            </w:r>
            <w:r w:rsidR="00A23B8F" w:rsidRPr="00C501C8">
              <w:rPr>
                <w:rFonts w:cs="Times New Roman"/>
                <w:sz w:val="16"/>
                <w:szCs w:val="16"/>
              </w:rPr>
              <w:t>:</w:t>
            </w:r>
            <w:r w:rsidRPr="00C501C8">
              <w:rPr>
                <w:rFonts w:cs="Times New Roman"/>
                <w:sz w:val="16"/>
                <w:szCs w:val="16"/>
              </w:rPr>
              <w:t xml:space="preserve"> </w:t>
            </w:r>
            <w:r w:rsidR="002B4AC8" w:rsidRPr="00C501C8">
              <w:rPr>
                <w:rFonts w:cs="Times New Roman"/>
              </w:rPr>
              <w:t>985717443</w:t>
            </w:r>
          </w:p>
          <w:p w14:paraId="786802E3" w14:textId="204A5D35" w:rsidR="00CC09D2" w:rsidRPr="00C501C8" w:rsidRDefault="00644FF2" w:rsidP="00EE496E">
            <w:pPr>
              <w:pStyle w:val="Affiliation"/>
              <w:spacing w:before="0"/>
              <w:rPr>
                <w:rFonts w:cs="Times New Roman"/>
              </w:rPr>
            </w:pPr>
            <w:r w:rsidRPr="00C501C8">
              <w:rPr>
                <w:rFonts w:cs="Times New Roman"/>
                <w:sz w:val="16"/>
                <w:szCs w:val="16"/>
              </w:rPr>
              <w:t>Tel &amp; Fax</w:t>
            </w:r>
            <w:r w:rsidRPr="00C501C8">
              <w:rPr>
                <w:rFonts w:cs="Times New Roman"/>
              </w:rPr>
              <w:t>:</w:t>
            </w:r>
            <w:r w:rsidR="00CC09D2" w:rsidRPr="00C501C8">
              <w:rPr>
                <w:rFonts w:cs="Times New Roman"/>
              </w:rPr>
              <w:t xml:space="preserve"> </w:t>
            </w:r>
            <w:r w:rsidRPr="00C501C8">
              <w:rPr>
                <w:rFonts w:cs="Times New Roman"/>
              </w:rPr>
              <w:t>+98(21) 82884887</w:t>
            </w:r>
          </w:p>
          <w:p w14:paraId="6D312323" w14:textId="46E4EEF7" w:rsidR="00331796" w:rsidRPr="00204319" w:rsidRDefault="00204319" w:rsidP="00204319">
            <w:pPr>
              <w:pStyle w:val="Affiliation"/>
              <w:spacing w:before="0"/>
              <w:rPr>
                <w:color w:val="000000" w:themeColor="text1"/>
                <w:spacing w:val="-4"/>
              </w:rPr>
            </w:pPr>
            <w:r w:rsidRPr="00204319">
              <w:rPr>
                <w:color w:val="000000" w:themeColor="text1"/>
                <w:spacing w:val="-4"/>
              </w:rPr>
              <w:t>hanieh.riazi@modares.ac.ir</w:t>
            </w:r>
          </w:p>
        </w:tc>
        <w:tc>
          <w:tcPr>
            <w:tcW w:w="6980" w:type="dxa"/>
            <w:vMerge/>
            <w:tcBorders>
              <w:left w:val="nil"/>
              <w:right w:val="nil"/>
            </w:tcBorders>
            <w:shd w:val="clear" w:color="auto" w:fill="auto"/>
          </w:tcPr>
          <w:p w14:paraId="111DE37E"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58AC4460" w14:textId="77777777" w:rsidTr="00881B1E">
        <w:trPr>
          <w:trHeight w:val="1061"/>
        </w:trPr>
        <w:tc>
          <w:tcPr>
            <w:tcW w:w="3422" w:type="dxa"/>
            <w:tcBorders>
              <w:left w:val="nil"/>
              <w:bottom w:val="single" w:sz="4" w:space="0" w:color="auto"/>
              <w:right w:val="nil"/>
            </w:tcBorders>
          </w:tcPr>
          <w:p w14:paraId="7FA7F5FE" w14:textId="77777777" w:rsidR="00F30D99" w:rsidRDefault="00F30D99" w:rsidP="005E0176">
            <w:pPr>
              <w:pStyle w:val="Default"/>
              <w:jc w:val="both"/>
              <w:rPr>
                <w:rFonts w:ascii="Times New Roman" w:hAnsi="Times New Roman" w:cs="Times New Roman"/>
                <w:b/>
                <w:bCs/>
                <w:color w:val="auto"/>
              </w:rPr>
            </w:pPr>
          </w:p>
          <w:p w14:paraId="46CA0AEC" w14:textId="578AB754" w:rsidR="00CD6135" w:rsidRPr="00CD6135" w:rsidRDefault="00CD6135" w:rsidP="00CD6135">
            <w:pPr>
              <w:rPr>
                <w:lang w:bidi="ar-SA"/>
              </w:rPr>
            </w:pPr>
          </w:p>
        </w:tc>
        <w:tc>
          <w:tcPr>
            <w:tcW w:w="6980" w:type="dxa"/>
            <w:vMerge/>
            <w:tcBorders>
              <w:left w:val="nil"/>
              <w:bottom w:val="single" w:sz="4" w:space="0" w:color="auto"/>
              <w:right w:val="nil"/>
            </w:tcBorders>
            <w:shd w:val="clear" w:color="auto" w:fill="auto"/>
          </w:tcPr>
          <w:p w14:paraId="5011DF31"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0805D2AF" w14:textId="77777777" w:rsidTr="00BC0192">
        <w:trPr>
          <w:trHeight w:val="331"/>
        </w:trPr>
        <w:tc>
          <w:tcPr>
            <w:tcW w:w="10402" w:type="dxa"/>
            <w:gridSpan w:val="2"/>
            <w:tcBorders>
              <w:left w:val="nil"/>
              <w:bottom w:val="nil"/>
              <w:right w:val="nil"/>
            </w:tcBorders>
          </w:tcPr>
          <w:p w14:paraId="63C7EE17"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r w:rsidRPr="00F43A22">
              <w:rPr>
                <w:rFonts w:ascii="TimesNewRomanPS-BoldMT" w:hAnsi="TimesNewRomanPS-BoldMT"/>
                <w:b/>
                <w:bCs/>
                <w:i/>
                <w:iCs/>
                <w:sz w:val="16"/>
                <w:szCs w:val="16"/>
              </w:rPr>
              <w:t>Copyright© 2020, TMU Press. This open-access article is published under the terms of the Creative Commons Attribution-NonCommercial</w:t>
            </w:r>
            <w:r w:rsidRPr="00F43A22">
              <w:rPr>
                <w:b/>
                <w:bCs/>
                <w:i/>
                <w:iCs/>
                <w:sz w:val="16"/>
                <w:szCs w:val="16"/>
              </w:rPr>
              <w:t xml:space="preserve"> </w:t>
            </w:r>
            <w:r w:rsidRPr="00F43A22">
              <w:rPr>
                <w:rFonts w:ascii="TimesNewRomanPS-BoldMT" w:hAnsi="TimesNewRomanPS-BoldMT"/>
                <w:b/>
                <w:bCs/>
                <w:i/>
                <w:iCs/>
                <w:sz w:val="16"/>
                <w:szCs w:val="16"/>
              </w:rPr>
              <w:t>4.0 International License which permits Share (copy and redistribute the material in any medium or format) and Adapt (remix, transform,</w:t>
            </w:r>
            <w:r w:rsidRPr="00F43A22">
              <w:rPr>
                <w:b/>
                <w:bCs/>
                <w:i/>
                <w:iCs/>
                <w:sz w:val="16"/>
                <w:szCs w:val="16"/>
              </w:rPr>
              <w:t xml:space="preserve"> </w:t>
            </w:r>
            <w:r w:rsidRPr="00F43A22">
              <w:rPr>
                <w:rFonts w:ascii="TimesNewRomanPS-BoldMT" w:hAnsi="TimesNewRomanPS-BoldMT"/>
                <w:b/>
                <w:bCs/>
                <w:i/>
                <w:iCs/>
                <w:sz w:val="16"/>
                <w:szCs w:val="16"/>
              </w:rPr>
              <w:t>and build upon the material) under the Attribution-NonCommercial terms</w:t>
            </w:r>
          </w:p>
        </w:tc>
      </w:tr>
    </w:tbl>
    <w:p w14:paraId="644BE074" w14:textId="03FA036F" w:rsidR="00F30D99" w:rsidRPr="00F43A22" w:rsidRDefault="00F30D99" w:rsidP="00435D63">
      <w:pPr>
        <w:bidi w:val="0"/>
        <w:spacing w:after="0" w:line="240" w:lineRule="auto"/>
        <w:jc w:val="both"/>
        <w:rPr>
          <w:b/>
          <w:bCs/>
          <w:sz w:val="32"/>
          <w:szCs w:val="36"/>
        </w:rPr>
      </w:pPr>
    </w:p>
    <w:p w14:paraId="29626981" w14:textId="77777777" w:rsidR="00F30D99" w:rsidRPr="00F43A22" w:rsidRDefault="00F30D99" w:rsidP="00F30D99">
      <w:pPr>
        <w:bidi w:val="0"/>
        <w:spacing w:after="0" w:line="240" w:lineRule="auto"/>
        <w:jc w:val="both"/>
        <w:rPr>
          <w:b/>
          <w:bCs/>
          <w:sz w:val="32"/>
          <w:szCs w:val="36"/>
        </w:rPr>
        <w:sectPr w:rsidR="00F30D99" w:rsidRPr="00F43A22" w:rsidSect="00881B1E">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440" w:right="850" w:bottom="1440" w:left="850" w:header="850" w:footer="432" w:gutter="0"/>
          <w:pgNumType w:start="15"/>
          <w:cols w:space="720"/>
          <w:titlePg/>
          <w:rtlGutter/>
          <w:docGrid w:linePitch="360"/>
        </w:sectPr>
      </w:pPr>
    </w:p>
    <w:p w14:paraId="74BAC274" w14:textId="601B067C" w:rsidR="00435D63" w:rsidRPr="00F43A22" w:rsidRDefault="00435D63" w:rsidP="00F84239">
      <w:pPr>
        <w:pStyle w:val="NoSpacing"/>
        <w:rPr>
          <w:sz w:val="2"/>
          <w:szCs w:val="2"/>
        </w:rPr>
      </w:pPr>
    </w:p>
    <w:p w14:paraId="07D49E17" w14:textId="3FC3A748" w:rsidR="00435D63" w:rsidRPr="00F43A22" w:rsidRDefault="00435D63" w:rsidP="00F84239">
      <w:pPr>
        <w:pStyle w:val="NoSpacing"/>
        <w:rPr>
          <w:sz w:val="2"/>
          <w:szCs w:val="2"/>
        </w:rPr>
      </w:pPr>
    </w:p>
    <w:p w14:paraId="4248F22C" w14:textId="79A271F6" w:rsidR="00283750" w:rsidRPr="00F43A22" w:rsidRDefault="00604E2E" w:rsidP="00604E2E">
      <w:pPr>
        <w:pStyle w:val="Mainheader"/>
        <w:spacing w:before="0"/>
      </w:pPr>
      <w:r w:rsidRPr="00F43A22">
        <w:t>INTRODUCTION</w:t>
      </w:r>
      <w:bookmarkStart w:id="3" w:name="_Hlk90455871"/>
      <w:bookmarkStart w:id="4" w:name="_Hlk73275145"/>
    </w:p>
    <w:bookmarkEnd w:id="3"/>
    <w:bookmarkEnd w:id="4"/>
    <w:p w14:paraId="54735EF0" w14:textId="77777777" w:rsidR="00902AE0" w:rsidRPr="00902AE0" w:rsidRDefault="00902AE0" w:rsidP="001942CE">
      <w:pPr>
        <w:pStyle w:val="Firstparagraph"/>
      </w:pPr>
      <w:r w:rsidRPr="00902AE0">
        <w:t xml:space="preserve">Sleep has been of fundamental importance due to its physical and psychological aspects </w:t>
      </w:r>
      <w:sdt>
        <w:sdtPr>
          <w:alias w:val="To edit, see citavi.com/edit"/>
          <w:tag w:val="CitaviPlaceholder#2a86efba-2d3a-4e44-9277-3ca73c624c57"/>
          <w:id w:val="1385521976"/>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WY3MjQ3LTc2MzYtNGQ3NS05YTE2LTU5YTk4N2M4YmM5NyIsIlJhbmdlTGVuZ3RoIjoyLCJSZWZlcmVuY2VJZCI6ImJkZWQyNDc3LTYwYzgtNDJlNi1hMGYyLWVlNWEwNmIyZGZm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AzMDc4MzIiLCJVcmlTdHJpbmciOiJodHRwOi8vd3d3Lm5jYmkubmxtLm5paC5nb3YvcHVibWVkLzIwMzA3ODM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0LTI5VDIxOjQxOjQ4IiwiTW9kaWZpZWRCeSI6Il9IYW5pZWgiLCJJZCI6IjYyNTNkMDg2LTBiOWMtNDg5OS05ZGIzLTcyYTJhYjE2Yzg5MSIsIk1vZGlmaWVkT24iOiIyMDI0LTA0LTI5VDIxOjQxOjQ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phZG9oZWFsdGguMjAwOS4xMC4wMTEiLCJVcmlTdHJpbmciOiJodHRwczovL2RvaS5vcmcvMTAuMTAxNi9qLmphZG9oZWFsdGguMjAwOS4xMC4wM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jAxMTM5MTgiLCJVcmlTdHJpbmciOiJodHRwOi8vd3d3Lm5jYmkubmxtLm5paC5nb3YvcHVibWVkLzIwMTEzOT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0LTI5VDIxOjQxOjA4IiwiTW9kaWZpZWRCeSI6Il9IYW5pZWgiLCJJZCI6IjdkNjRiOWNmLTliMzUtNDFhMS1iNzgwLTAwNmE5MWY0MTNkMCIsIk1vZGlmaWVkT24iOiIyMDI0LTA0LTI5VDIxOjQxOjA4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phZG9oZWFsdGguMjAwOS4wNi4wMTYiLCJVcmlTdHJpbmciOiJodHRwczovL2RvaS5vcmcvMTAuMTAxNi9qLmphZG9oZWFsdGguMjAwOS4wNi4wMT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}</w:instrText>
          </w:r>
          <w:r w:rsidRPr="00902AE0">
            <w:fldChar w:fldCharType="separate"/>
          </w:r>
          <w:r w:rsidRPr="00902AE0">
            <w:t>[1, 2]</w:t>
          </w:r>
          <w:r w:rsidRPr="00902AE0">
            <w:fldChar w:fldCharType="end"/>
          </w:r>
        </w:sdtContent>
      </w:sdt>
      <w:r w:rsidRPr="00902AE0">
        <w:t xml:space="preserve">. Proper sleep can help in growth and restoration, and maintaining cognitive functions such as learning and memory </w:t>
      </w:r>
      <w:sdt>
        <w:sdtPr>
          <w:alias w:val="To edit, see citavi.com/edit"/>
          <w:tag w:val="CitaviPlaceholder#fcb39da8-96b9-4e9a-b664-0aaa159fc1ac"/>
          <w:id w:val="650637598"/>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2VjMmJlLTY5ZDMtNDViYy1hZmM0LTIyMTc4YzZhZTUxMiIsIlJhbmdlTGVuZ3RoIjozLCJSZWZlcmVuY2VJZCI6ImM0Yjg0MTE3LWU4MTQtNDJmYy1hMDgxLTk3YzE0ZDk0NWMw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2ODM3NDAxIiwiVXJpU3RyaW5nIjoiaHR0cDovL3d3dy5uY2JpLm5sbS5uaWguZ292L3B1Ym1lZC8yNjgzNzQw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aWVoIiwiQ3JlYXRlZE9uIjoiMjAyNC0wNC0yOVQyMTo0NToxM1oiLCJNb2RpZmllZEJ5IjoiX0hhbmllaCIsIklkIjoiYzdkOGMwMjktOGVkOC00NDA3LTg4MWItMjA5ODVhZmY5YjBiIiwiTW9kaWZpZWRPbiI6IjIwMjQtMDQtMjlUMjE6NDU6MTN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NDgwMDkxNyIsIlVyaVN0cmluZyI6Imh0dHBzOi8vd3d3Lm5jYmkubmxtLm5paC5nb3YvcG1jL2FydGljbGVzL1BNQzQ4MDA5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hbmllaCIsIkNyZWF0ZWRPbiI6IjIwMjQtMDQtMjlUMjE6NDU6MTNaIiwiTW9kaWZpZWRCeSI6Il9IYW5pZWgiLCJJZCI6ImU2ZGIyMmRhLTczNWItNDRhMy05NTEzLWVjMmU3ZmRjMTMwZiIsIk1vZGlmaWVkT24iOiIyMDI0LTA0LTI5VDIxOjQ1OjEzW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1NTM3L3Ntai4yMDE2LjIuMTQyODgiLCJVcmlTdHJpbmciOiJodHRwczovL2RvaS5vcmcvMTAuMTU1Mzcvc21qLjIwMTYuMi4xNDI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}</w:instrText>
          </w:r>
          <w:r w:rsidRPr="00902AE0">
            <w:fldChar w:fldCharType="separate"/>
          </w:r>
          <w:r w:rsidRPr="00902AE0">
            <w:t>[3]</w:t>
          </w:r>
          <w:r w:rsidRPr="00902AE0">
            <w:fldChar w:fldCharType="end"/>
          </w:r>
        </w:sdtContent>
      </w:sdt>
      <w:r w:rsidRPr="00902AE0">
        <w:t xml:space="preserve">. Any disturbance in the normal process of sleep can not only threaten body health, but also harm social functions and cause psycho-social abnormalities, neurological, behavioral, and physiological changes </w:t>
      </w:r>
      <w:sdt>
        <w:sdtPr>
          <w:alias w:val="To edit, see citavi.com/edit"/>
          <w:tag w:val="CitaviPlaceholder#18833021-da56-4473-a976-bf03b4cee69f"/>
          <w:id w:val="1708129796"/>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GE2ZTYzLWNiNzEtNGE1Mi05Y2Q1LWY0MzI4NzZiMDRiZCIsIlJhbmdlTGVuZ3RoIjozLCJSZWZlcmVuY2VJZCI6ImM0Yjg0MTE3LWU4MTQtNDJmYy1hMDgxLTk3YzE0ZDk0NWMw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2ODM3NDAxIiwiVXJpU3RyaW5nIjoiaHR0cDovL3d3dy5uY2JpLm5sbS5uaWguZ292L3B1Ym1lZC8yNjgzNzQw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aWVoIiwiQ3JlYXRlZE9uIjoiMjAyNC0wNC0yOVQyMTo0NToxM1oiLCJNb2RpZmllZEJ5IjoiX0hhbmllaCIsIklkIjoiYzdkOGMwMjktOGVkOC00NDA3LTg4MWItMjA5ODVhZmY5YjBiIiwiTW9kaWZpZWRPbiI6IjIwMjQtMDQtMjlUMjE6NDU6MTN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NDgwMDkxNyIsIlVyaVN0cmluZyI6Imh0dHBzOi8vd3d3Lm5jYmkubmxtLm5paC5nb3YvcG1jL2FydGljbGVzL1BNQzQ4MDA5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hbmllaCIsIkNyZWF0ZWRPbiI6IjIwMjQtMDQtMjlUMjE6NDU6MTNaIiwiTW9kaWZpZWRCeSI6Il9IYW5pZWgiLCJJZCI6ImU2ZGIyMmRhLTczNWItNDRhMy05NTEzLWVjMmU3ZmRjMTMwZiIsIk1vZGlmaWVkT24iOiIyMDI0LTA0LTI5VDIxOjQ1OjEzW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1NTM3L3Ntai4yMDE2LjIuMTQyODgiLCJVcmlTdHJpbmciOiJodHRwczovL2RvaS5vcmcvMTAuMTU1Mzcvc21qLjIwMTYuMi4xNDI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}</w:instrText>
          </w:r>
          <w:r w:rsidRPr="00902AE0">
            <w:fldChar w:fldCharType="separate"/>
          </w:r>
          <w:r w:rsidRPr="00902AE0">
            <w:t>[3]</w:t>
          </w:r>
          <w:r w:rsidRPr="00902AE0">
            <w:fldChar w:fldCharType="end"/>
          </w:r>
        </w:sdtContent>
      </w:sdt>
      <w:r w:rsidRPr="00902AE0">
        <w:t xml:space="preserve">. Sleep disorders are considered a general problem in developing or developed societies </w:t>
      </w:r>
      <w:sdt>
        <w:sdtPr>
          <w:alias w:val="To edit, see citavi.com/edit"/>
          <w:tag w:val="CitaviPlaceholder#5d507d40-c1b8-4987-86e7-4d0d8c26d9f0"/>
          <w:id w:val="1571623876"/>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TUxOGEyLWEzODMtNGI2NS05YzE1LTZlOGVhNDFhZGFiNCIsIlJhbmdlTGVuZ3RoIjozLCJSZWZlcmVuY2VJZCI6IjZiOGE1MWVhLTA1NTUtNGQwZS1hNDUwLThhNzQ0YjBhMWIyNS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xLCJVcmlTdHJpbmciOiJDb2x0ZW4sIEFsdGV2b2d0IChFZCkgMjAwNiAtIFNsZWVwIERpc29yZGVycyBhbmQgU2xlZXAgRGVwcml2YXRpb24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wNjY5NDM4IiwiVXJpU3RyaW5nIjoiaHR0cDovL3d3dy5uY2JpLm5sbS5uaWguZ292L3B1Ym1lZC8yMDY2OTQz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aWVoIiwiQ3JlYXRlZE9uIjoiMjAyNC0wNC0yOVQyMTo0OTo1N1oiLCJNb2RpZmllZEJ5IjoiX0hhbmllaCIsIklkIjoiNjY1Y2U3ZTktZDdiZi00YmVjLWJkMmEtMmI2OGYxNzdjYjFjIiwiTW9kaWZpZWRPbiI6IjIwMjQtMDQtMjlUMjE6NDk6NTdaIiwiUHJvamVjdCI6eyIkcmVmIjoiNy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cyMjYvMTE2MTciLCJVcmlTdHJpbmciOiJodHRwczovL2RvaS5vcmcvMTAuMTcyMjYvMTE2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}</w:instrText>
          </w:r>
          <w:r w:rsidRPr="00902AE0">
            <w:fldChar w:fldCharType="separate"/>
          </w:r>
          <w:r w:rsidRPr="00902AE0">
            <w:t>[4]</w:t>
          </w:r>
          <w:r w:rsidRPr="00902AE0">
            <w:fldChar w:fldCharType="end"/>
          </w:r>
        </w:sdtContent>
      </w:sdt>
      <w:r w:rsidRPr="00902AE0">
        <w:t xml:space="preserve">. The research reports indicate that one third of adults experience some kind of sleep disorder during their lifetime </w:t>
      </w:r>
      <w:sdt>
        <w:sdtPr>
          <w:alias w:val="To edit, see citavi.com/edit"/>
          <w:tag w:val="CitaviPlaceholder#334b2fe8-51b5-434e-81c2-c020d4140984"/>
          <w:id w:val="-2087371555"/>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OTJkYjcyLTQwNDUtNDFkYS04NWVlLTU0ODkzYTg5MmYwOCIsIlJhbmdlTGVuZ3RoIjozLCJSZWZlcmVuY2VJZCI6IjlkNjlkNmNiLWE0MjUtNDM4Yi05Y2I0LWE3MDYwNDNmNDk0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1NTE1Mjc0IiwiVXJpU3RyaW5nIjoiaHR0cDovL3d3dy5uY2JpLm5sbS5uaWguZ292L3B1Ym1lZC8yNTUxNTI3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aWVoIiwiQ3JlYXRlZE9uIjoiMjAyNC0wNC0yOVQyMTo1MTo1NVoiLCJNb2RpZmllZEJ5IjoiX0hhbmllaCIsIklkIjoiYTIxMTUwOTQtMTdmZC00YTIxLTg1YzQtZGQ5MmM0NDVmNDEwIiwiTW9kaWZpZWRPbiI6IjIwMjQtMDQtMjlUMjE6NTE6NTVa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DI2NTY2MiIsIlVyaVN0cmluZyI6Imh0dHBzOi8vd3d3Lm5jYmkubmxtLm5paC5nb3YvcG1jL2FydGljbGVzL1BNQzQyNjU2N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hbmllaCIsIkNyZWF0ZWRPbiI6IjIwMjQtMDQtMjlUMjE6NTE6NTVaIiwiTW9kaWZpZWRCeSI6Il9IYW5pZWgiLCJJZCI6IjIzYTU1MTZmLTBmZjQtNDc0Zi1hZDYyLTRhZGVjNTkxMmMwMiIsIk1vZGlmaWVkT24iOiIyMDI0LTA0LTI5VDIxOjUxOjU1W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U2NjQvamNzbS40MzcwIiwiVXJpU3RyaW5nIjoiaHR0cHM6Ly9kb2kub3JnLzEwLjU2NjQvamNzbS40Mzc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}</w:instrText>
          </w:r>
          <w:r w:rsidRPr="00902AE0">
            <w:fldChar w:fldCharType="separate"/>
          </w:r>
          <w:r w:rsidRPr="00902AE0">
            <w:t>[5]</w:t>
          </w:r>
          <w:r w:rsidRPr="00902AE0">
            <w:fldChar w:fldCharType="end"/>
          </w:r>
        </w:sdtContent>
      </w:sdt>
      <w:r w:rsidRPr="00902AE0">
        <w:t xml:space="preserve">. </w:t>
      </w:r>
    </w:p>
    <w:p w14:paraId="690E0363" w14:textId="77777777" w:rsidR="00902AE0" w:rsidRPr="00902AE0" w:rsidRDefault="00902AE0" w:rsidP="001942CE">
      <w:pPr>
        <w:pStyle w:val="MainText"/>
      </w:pPr>
      <w:r w:rsidRPr="00902AE0">
        <w:t xml:space="preserve">Unfavorable sleep quality is an important indicator for many diseases </w:t>
      </w:r>
      <w:sdt>
        <w:sdtPr>
          <w:alias w:val="To edit, see citavi.com/edit"/>
          <w:tag w:val="CitaviPlaceholder#f360ef5f-cfb9-4671-898b-adc283b96db3"/>
          <w:id w:val="-1453848115"/>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jQyNTU3LWVlYWUtNGJkZC1hNjczLTg1MGRiNTc5NmVjNiIsIlJhbmdlTGVuZ3RoIjozLCJSZWZlcmVuY2VJZCI6IjA2MWVhNjcwLTNkZTYtNGU5Zi04MThkLWI5NTA5OGNkNjJm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A1OTU4NTAiLCJVcmlTdHJpbmciOiJodHRwOi8vd3d3Lm5jYmkubmxtLm5paC5nb3YvcHVibWVkLzMwNTk1ODU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0LTI5VDIxOjU0OjEzWiIsIk1vZGlmaWVkQnkiOiJfSGFuaWVoIiwiSWQiOiJjODM1Zjk1ZC03NjlhLTQ5NjMtYTkyMC0xM2NkOGYxODEzOGQiLCJNb2RpZmllZE9uIjoiMjAyNC0wNC0yOVQyMTo1NDoxM1o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Mjg2NzIxIiwiVXJpU3RyaW5nIjoiaHR0cHM6Ly93d3cubmNiaS5ubG0ubmloLmdvdi9wbWMvYXJ0aWNsZXMvUE1DNjI4Njcy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FuaWVoIiwiQ3JlYXRlZE9uIjoiMjAyNC0wNC0yOVQyMTo1NDoxM1oiLCJNb2RpZmllZEJ5IjoiX0hhbmllaCIsIklkIjoiYjg3MDEyYjItZjQ1My00YzRhLThiYzYtMWUzZDMzYmY5OTJmIiwiTW9kaWZpZWRPbiI6IjIwMjQtMDQtMjlUMjE6NTQ6MTN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I4NjUvQ0hTSi40My4wMS4wMyIsIlVyaVN0cmluZyI6Imh0dHBzOi8vZG9pLm9yZy8xMC4xMjg2NS9DSFNKLjQzLjAxLjA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}</w:instrText>
          </w:r>
          <w:r w:rsidRPr="00902AE0">
            <w:fldChar w:fldCharType="separate"/>
          </w:r>
          <w:r w:rsidRPr="00902AE0">
            <w:t>[6]</w:t>
          </w:r>
          <w:r w:rsidRPr="00902AE0">
            <w:fldChar w:fldCharType="end"/>
          </w:r>
        </w:sdtContent>
      </w:sdt>
      <w:r w:rsidRPr="00902AE0">
        <w:t xml:space="preserve">. In addition to fatigue and reducing the quality of life, a chronic </w:t>
      </w:r>
      <w:r w:rsidRPr="00902AE0">
        <w:t xml:space="preserve">reduction in time or quality of sleep causes problems in nervous system including cellular repair, defects in memory and learning, anxiety and other mood disorders, and occurrence of depression </w:t>
      </w:r>
      <w:sdt>
        <w:sdtPr>
          <w:alias w:val="To edit, see citavi.com/edit"/>
          <w:tag w:val="CitaviPlaceholder#042ec3c0-4dc9-471b-a314-8b7ca70f5175"/>
          <w:id w:val="1604996572"/>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YTIzMzdhLWUzZGUtNDgzNi04ZTg5LTM0MzI4ZDcxZDExOSIsIlJhbmdlTGVuZ3RoIjoyLCJSZWZlcmVuY2VJZCI6ImZmYWUwZDRmLTEwNmItNDc5ZC1hMDg3LWY5NzRjZWMzNDE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jM2ODE5NDQiLCJVcmlTdHJpbmciOiJodHRwOi8vd3d3Lm5jYmkubmxtLm5paC5nb3YvcHVibWVkLzIzNjgxOTQ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0LTI5VDIyOjE3OjE0WiIsIk1vZGlmaWVkQnkiOiJfSGFuaWVoIiwiSWQiOiIyMjk5ZTkxYy1iYWM5LTQzMzgtYTYxNC05ZmE1M2Y3MWE1MjUiLCJNb2RpZmllZE9uIjoiMjAyNC0wNC0yOVQyMjoxNzoxNFo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zNzkxMzE0IiwiVXJpU3RyaW5nIjoiaHR0cHM6Ly93d3cubmNiaS5ubG0ubmloLmdvdi9wbWMvYXJ0aWNsZXMvUE1DMzc5MTMx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FuaWVoIiwiQ3JlYXRlZE9uIjoiMjAyNC0wNC0yOVQyMjoxNzoxNFoiLCJNb2RpZmllZEJ5IjoiX0hhbmllaCIsIklkIjoiZDg1ZTJlOGQtMTU4NS00MjExLThjZGMtYmEyOWIzYjA1ODFlIiwiTW9kaWZpZWRPbiI6IjIwMjQtMDQtMjlUMjI6MTc6MTRa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9kYS4yMjA2NCIsIlVyaVN0cmluZyI6Imh0dHBzOi8vZG9pLm9yZy8xMC4xMDAyL2RhLjIyMDY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I0MTc5NDYxIiwiVXJpU3RyaW5nIjoiaHR0cDovL3d3dy5uY2JpLm5sbS5uaWguZ292L3B1Ym1lZC8yNDE3OTQ2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aWVoIiwiQ3JlYXRlZE9uIjoiMjAyNC0wNC0yOVQyMjoxODozNVoiLCJNb2RpZmllZEJ5IjoiX0hhbmllaCIsIklkIjoiM2YxMmExZTEtZjdiZC00MTk4LTgwZGUtZDZhZGI5YzgyZGRkIiwiTW9kaWZpZWRPbiI6IjIwMjQtMDQtMjlUMjI6MTg6MzVa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UE1DMzY0ODc3NyIsIlVyaVN0cmluZyI6Imh0dHBzOi8vd3d3Lm5jYmkubmxtLm5paC5nb3YvcG1jL2FydGljbGVzL1BNQzM2NDg3Nz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hbmllaCIsIkNyZWF0ZWRPbiI6IjIwMjQtMDQtMjlUMjI6MTg6MzVaIiwiTW9kaWZpZWRCeSI6Il9IYW5pZWgiLCJJZCI6ImE4ODAzYTAyLTYxZDMtNDk0OS1hZTY2LTI5NTNmMzMwNjIzOCIsIk1vZGlmaWVkT24iOiIyMDI0LTA0LTI5VDIyOjE4OjM1Wi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IxNzQvMTU3MDE1OVgxMTMxMTAzMDAwMSIsIlVyaVN0cmluZyI6Imh0dHBzOi8vZG9pLm9yZy8xMC4yMTc0LzE1NzAxNTlYMTEzMTEwMzAwMDE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}</w:instrText>
          </w:r>
          <w:r w:rsidRPr="00902AE0">
            <w:fldChar w:fldCharType="separate"/>
          </w:r>
          <w:r w:rsidRPr="00902AE0">
            <w:t>[7, 8]</w:t>
          </w:r>
          <w:r w:rsidRPr="00902AE0">
            <w:fldChar w:fldCharType="end"/>
          </w:r>
        </w:sdtContent>
      </w:sdt>
      <w:r w:rsidRPr="00902AE0">
        <w:t xml:space="preserve">. In addition, it adversely impacts other systems and can lead to different cardiovascular diseases, blood pressure disorder, obesity and weight gain, metabolic disorders, and decreased endocrine gland function </w:t>
      </w:r>
      <w:sdt>
        <w:sdtPr>
          <w:alias w:val="To edit, see citavi.com/edit"/>
          <w:tag w:val="CitaviPlaceholder#7a22a85d-f88b-42c9-8d6f-796746593e62"/>
          <w:id w:val="-653299222"/>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TNmMTY0LTg3NzItNDRlOS1iNTY5LWE4MzFlZGQwNjIxMSIsIlJhbmdlTGVuZ3RoIjozLCJSZWZlcmVuY2VJZCI6IjU4ZjFiYzRjLWZmOTgtNGQwOC04ODFmLWI2ZDFjZjQ1MTQ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QxNzk0NjEiLCJVcmlTdHJpbmciOiJodHRwOi8vd3d3Lm5jYmkubmxtLm5paC5nb3YvcHVibWVkLzI0MTc5ND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0LTI5VDIyOjE4OjM1WiIsIk1vZGlmaWVkQnkiOiJfSGFuaWVoIiwiSWQiOiIzZjEyYTFlMS1mN2JkLTQxOTgtODBkZS1kNmFkYjljODJkZGQiLCJNb2RpZmllZE9uIjoiMjAyNC0wNC0yOVQyMjoxODozNVo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zNjQ4Nzc3IiwiVXJpU3RyaW5nIjoiaHR0cHM6Ly93d3cubmNiaS5ubG0ubmloLmdvdi9wbWMvYXJ0aWNsZXMvUE1DMzY0ODc3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FuaWVoIiwiQ3JlYXRlZE9uIjoiMjAyNC0wNC0yOVQyMjoxODozNVoiLCJNb2RpZmllZEJ5IjoiX0hhbmllaCIsIklkIjoiYTg4MDNhMDItNjFkMy00OTQ5LWFlNjYtMjk1M2YzMzA2MjM4IiwiTW9kaWZpZWRPbiI6IjIwMjQtMDQtMjlUMjI6MTg6MzVa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jE3NC8xNTcwMTU5WDExMzExMDMwMDAxIiwiVXJpU3RyaW5nIjoiaHR0cHM6Ly9kb2kub3JnLzEwLjIxNzQvMTU3MDE1OVgxMTMxMTAzMDAw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}</w:instrText>
          </w:r>
          <w:r w:rsidRPr="00902AE0">
            <w:fldChar w:fldCharType="separate"/>
          </w:r>
          <w:r w:rsidRPr="00902AE0">
            <w:t>[8]</w:t>
          </w:r>
          <w:r w:rsidRPr="00902AE0">
            <w:fldChar w:fldCharType="end"/>
          </w:r>
        </w:sdtContent>
      </w:sdt>
      <w:r w:rsidRPr="00902AE0">
        <w:t xml:space="preserve">. These problems impose high costs on the healthcare system </w:t>
      </w:r>
      <w:sdt>
        <w:sdtPr>
          <w:alias w:val="To edit, see citavi.com/edit"/>
          <w:tag w:val="CitaviPlaceholder#5526acb0-78be-4873-98fe-0aa28b11e777"/>
          <w:id w:val="-1812016018"/>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GNlODM0LTQ1MjItNGU4YS1iYzQwLWMwYTkzMTMzZjgzNCIsIlJhbmdlTGVuZ3RoIjoyLCJSZWZlcmVuY2VJZCI6IjdmZDM4OTYzLWY5ZTAtNGJiMy05ZTAwLWUzNjQ3ZGM3ODk4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1MjA5OTA2IiwiVXJpU3RyaW5nIjoiaHR0cDovL3d3dy5uY2JpLm5sbS5uaWguZ292L3B1Ym1lZC8yNTIwOTkw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I0MTM0NjYxIiwiVXJpU3RyaW5nIjoiaHR0cDovL3d3dy5uY2JpLm5sbS5uaWguZ292L3B1Ym1lZC8yNDEzNDY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aWVoIiwiQ3JlYXRlZE9uIjoiMjAyNC0wNC0yOVQyMTo1ODoyNFoiLCJNb2RpZmllZEJ5IjoiX0hhbmllaCIsIklkIjoiMmNmZDdlMzItNGI0NS00ODhlLTgxNzItYjRkNThjMjA0MmM2IiwiTW9kaWZpZWRPbiI6IjIwMjQtMDQtMjlUMjE6NTg6MjRa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UE1DNDExNTMyOCIsIlVyaVN0cmluZyI6Imh0dHBzOi8vd3d3Lm5jYmkubmxtLm5paC5nb3YvcG1jL2FydGljbGVzL1BNQzQxMTUzMj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hbmllaCIsIkNyZWF0ZWRPbiI6IjIwMjQtMDQtMjlUMjE6NTg6MjRaIiwiTW9kaWZpZWRCeSI6Il9IYW5pZWgiLCJJZCI6ImE2MGQ1NjNlLTA3N2YtNDU3MC1iMjc5LTQzNDcwMGUyNWJkZSIsIk1vZGlmaWVkT24iOiIyMDI0LTA0LTI5VDIxOjU4OjI0W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anNyLjEyMDk2IiwiVXJpU3RyaW5nIjoiaHR0cHM6Ly9kb2kub3JnLzEwLjExMTEvanNyLjEyMDk2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zYnNwcm8uMjAxNi4wMi4wOTAiLCJVcmlTdHJpbmciOiJodHRwczovL2RvaS5vcmcvMTAuMTAxNi9qLnNic3Byby4yMDE2LjAyLjA5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yNzA4NjMzNiIsIlVyaVN0cmluZyI6Imh0dHA6Ly93d3cubmNiaS5ubG0ubmloLmdvdi9wdWJtZWQvMjcwODYzMzY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hbmllaCIsIkNyZWF0ZWRPbiI6IjIwMjQtMDQtMjlUMjI6MDA6MDVaIiwiTW9kaWZpZWRCeSI6Il9IYW5pZWgiLCJJZCI6IjQ4MTdlZTIyLWM0YTgtNDdhYy04YjI2LWUyOTkzMTE0ZGUxNSIsIk1vZGlmaWVkT24iOiIyMDI0LTA0LTI5VDIyOjAwOjA1Wi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EyNzQwL1BQLzU4NzcxIiwiVXJpU3RyaW5nIjoiaHR0cHM6Ly9kb2kub3JnLzEwLjEyNzQwL3BwLzU4Nzcx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}</w:instrText>
          </w:r>
          <w:r w:rsidRPr="00902AE0">
            <w:fldChar w:fldCharType="separate"/>
          </w:r>
          <w:r w:rsidRPr="00902AE0">
            <w:t>[9–12]</w:t>
          </w:r>
          <w:r w:rsidRPr="00902AE0">
            <w:fldChar w:fldCharType="end"/>
          </w:r>
        </w:sdtContent>
      </w:sdt>
      <w:r w:rsidRPr="00902AE0">
        <w:t>.</w:t>
      </w:r>
    </w:p>
    <w:p w14:paraId="59A4E3E0" w14:textId="77777777" w:rsidR="00902AE0" w:rsidRPr="00902AE0" w:rsidRDefault="00902AE0" w:rsidP="001942CE">
      <w:pPr>
        <w:pStyle w:val="MainText"/>
      </w:pPr>
      <w:r w:rsidRPr="00902AE0">
        <w:t xml:space="preserve">The results of studies have shown that the risk of death in people who sleep more than 8.5 hours and less than 3.5 hours is 15% higher than those who sleep 7 hours a night </w:t>
      </w:r>
      <w:sdt>
        <w:sdtPr>
          <w:alias w:val="To edit, see citavi.com/edit"/>
          <w:tag w:val="CitaviPlaceholder#082d5dc4-7cc4-43ca-a0d5-cd48475b812a"/>
          <w:id w:val="-1901671389"/>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WUyMDIzLTI3OTEtNGFmZC1hMTY0LTFjOGJjMDZmYzI1OCIsIlJhbmdlTGVuZ3RoIjo0LCJSZWZlcmVuY2VJZCI6Ijk5OTZkNTdlLTc1ZjgtNDMxZC05YTU4LThkMzRmOTViNz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NTczNTU3IiwiVXJpU3RyaW5nIjoiaHR0cDovL3d3dy5uY2JpLm5sbS5uaWguZ292L3B1Ym1lZC8xOTU3MzU1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aWVoIiwiQ3JlYXRlZE9uIjoiMjAyNC0wNC0yOVQyMjowMzoyN1oiLCJNb2RpZmllZEJ5IjoiX0hhbmllaCIsIklkIjoiYzc4ZjlhYmItMjYzMS00ODhiLThkOGMtNTgxMTljYTIwYTAzIiwiTW9kaWZpZWRPbiI6IjIwMjQtMDQtMjlUMjI6MDM6Mjda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lwbWVkLjIwMDkuMDYuMDE2IiwiVXJpU3RyaW5nIjoiaHR0cHM6Ly9kb2kub3JnLzEwLjEwMTYvai55cG1lZC4yMDA5LjA2LjAx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}</w:instrText>
          </w:r>
          <w:r w:rsidRPr="00902AE0">
            <w:fldChar w:fldCharType="separate"/>
          </w:r>
          <w:r w:rsidRPr="00902AE0">
            <w:t>[13]</w:t>
          </w:r>
          <w:r w:rsidRPr="00902AE0">
            <w:fldChar w:fldCharType="end"/>
          </w:r>
        </w:sdtContent>
      </w:sdt>
      <w:r w:rsidRPr="00902AE0">
        <w:t>.</w:t>
      </w:r>
    </w:p>
    <w:p w14:paraId="25C6EC55" w14:textId="11148B27" w:rsidR="00902AE0" w:rsidRPr="00902AE0" w:rsidRDefault="00902AE0" w:rsidP="001942CE">
      <w:pPr>
        <w:pStyle w:val="MainText"/>
      </w:pPr>
      <w:r w:rsidRPr="00902AE0">
        <w:t xml:space="preserve">Ensuring both the quality and quantity of sleep is </w:t>
      </w:r>
      <w:proofErr w:type="spellStart"/>
      <w:r w:rsidRPr="00902AE0">
        <w:t>atmost</w:t>
      </w:r>
      <w:proofErr w:type="spellEnd"/>
      <w:r w:rsidRPr="00902AE0">
        <w:t xml:space="preserve"> importance for various segments of the population, notably among students </w:t>
      </w:r>
      <w:sdt>
        <w:sdtPr>
          <w:alias w:val="To edit, see citavi.com/edit"/>
          <w:tag w:val="CitaviPlaceholder#86268fcd-dc29-48d6-bdac-84809aa30526"/>
          <w:id w:val="-1506746804"/>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kwM2E3LTdmY2EtNDU0NS05ZjgxLWNiMWRkNGQ2YTIyNiIsIlJhbmdlTGVuZ3RoIjo0LCJSZWZlcmVuY2VJZCI6IjhmOGM0ZjljLWNkNTUtNGYyNy05MjIxLTg5MDg5ZGU0YWE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yMDg2NDQzNCIsIlVyaVN0cmluZyI6Imh0dHA6Ly93d3cubmNiaS5ubG0ubmloLmdvdi9wdWJtZWQvMjA4NjQ0Mz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aWVoIiwiQ3JlYXRlZE9uIjoiMjAyNC0wNC0yOVQyMjoxMjozN1oiLCJNb2RpZmllZEJ5IjoiX0hhbmllaCIsIklkIjoiMGY2OWFmZmUtYzRiZi00MDM5LTkzYWQtNmMxYjBjN2EzZDU5IiwiTW9kaWZpZWRPbiI6IjIwMjQtMDQtMjlUMjI6MTI6Mzda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A3NDQ4NDgxLjIwMTAuNDgzNzA4IiwiVXJpU3RyaW5nIjoiaHR0cHM6Ly9kb2kub3JnLzEwLjEwODAvMDc0NDg0ODEuMjAxMC40ODM3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}</w:instrText>
          </w:r>
          <w:r w:rsidRPr="00902AE0">
            <w:fldChar w:fldCharType="separate"/>
          </w:r>
          <w:r w:rsidRPr="00902AE0">
            <w:t>[14]</w:t>
          </w:r>
          <w:r w:rsidRPr="00902AE0">
            <w:fldChar w:fldCharType="end"/>
          </w:r>
        </w:sdtContent>
      </w:sdt>
      <w:r w:rsidRPr="00902AE0">
        <w:t xml:space="preserve">. The learning and memorizing, acquisition of </w:t>
      </w:r>
      <w:r w:rsidR="00A55DE6">
        <w:rPr>
          <w:noProof/>
        </w:rPr>
        <w:lastRenderedPageBreak/>
        <mc:AlternateContent>
          <mc:Choice Requires="wpg">
            <w:drawing>
              <wp:anchor distT="0" distB="274320" distL="114300" distR="114300" simplePos="0" relativeHeight="251653120" behindDoc="0" locked="0" layoutInCell="1" allowOverlap="0" wp14:anchorId="6DF0C24D" wp14:editId="40E78702">
                <wp:simplePos x="0" y="0"/>
                <wp:positionH relativeFrom="column">
                  <wp:posOffset>350520</wp:posOffset>
                </wp:positionH>
                <wp:positionV relativeFrom="page">
                  <wp:posOffset>1017270</wp:posOffset>
                </wp:positionV>
                <wp:extent cx="5687060" cy="1176655"/>
                <wp:effectExtent l="0" t="0" r="8890" b="4445"/>
                <wp:wrapTopAndBottom/>
                <wp:docPr id="684860581" name="Group 9"/>
                <wp:cNvGraphicFramePr/>
                <a:graphic xmlns:a="http://schemas.openxmlformats.org/drawingml/2006/main">
                  <a:graphicData uri="http://schemas.microsoft.com/office/word/2010/wordprocessingGroup">
                    <wpg:wgp>
                      <wpg:cNvGrpSpPr/>
                      <wpg:grpSpPr>
                        <a:xfrm>
                          <a:off x="0" y="0"/>
                          <a:ext cx="5687060" cy="1176655"/>
                          <a:chOff x="0" y="0"/>
                          <a:chExt cx="5687568" cy="1176490"/>
                        </a:xfrm>
                      </wpg:grpSpPr>
                      <pic:pic xmlns:pic="http://schemas.openxmlformats.org/drawingml/2006/picture">
                        <pic:nvPicPr>
                          <pic:cNvPr id="945151253" name="Picture 8"/>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1094209" y="265759"/>
                            <a:ext cx="3549769" cy="910731"/>
                          </a:xfrm>
                          <a:prstGeom prst="rect">
                            <a:avLst/>
                          </a:prstGeom>
                          <a:noFill/>
                        </pic:spPr>
                      </pic:pic>
                      <wps:wsp>
                        <wps:cNvPr id="668789673" name="Text Box 1"/>
                        <wps:cNvSpPr txBox="1"/>
                        <wps:spPr>
                          <a:xfrm>
                            <a:off x="0" y="0"/>
                            <a:ext cx="5687568" cy="457200"/>
                          </a:xfrm>
                          <a:prstGeom prst="rect">
                            <a:avLst/>
                          </a:prstGeom>
                          <a:noFill/>
                          <a:ln>
                            <a:noFill/>
                          </a:ln>
                        </wps:spPr>
                        <wps:txbx>
                          <w:txbxContent>
                            <w:p w14:paraId="3A005F8D" w14:textId="094DE97A" w:rsidR="002F5D1F" w:rsidRPr="002F028E" w:rsidRDefault="002F5D1F" w:rsidP="002F5D1F">
                              <w:pPr>
                                <w:pStyle w:val="Captions"/>
                                <w:jc w:val="center"/>
                                <w:rPr>
                                  <w:rFonts w:asciiTheme="majorBidi" w:eastAsia="STIX-Regular" w:hAnsiTheme="majorBidi" w:cstheme="majorBidi"/>
                                </w:rPr>
                              </w:pPr>
                              <w:r w:rsidRPr="002F5D1F">
                                <w:rPr>
                                  <w:b/>
                                  <w:bCs/>
                                </w:rPr>
                                <w:t>Table 1.</w:t>
                              </w:r>
                              <w:r w:rsidRPr="002F5D1F">
                                <w:t xml:space="preserve"> Demographic characteristics of the subjects. Data are shown as </w:t>
                              </w:r>
                              <w:proofErr w:type="spellStart"/>
                              <w:r w:rsidRPr="002F5D1F">
                                <w:t>mean±SEM</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F0C24D" id="Group 9" o:spid="_x0000_s1026" style="position:absolute;left:0;text-align:left;margin-left:27.6pt;margin-top:80.1pt;width:447.8pt;height:92.65pt;z-index:251653120;mso-wrap-distance-bottom:21.6pt;mso-position-vertical-relative:page;mso-width-relative:margin;mso-height-relative:margin" coordsize="56875,11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10942;top:2657;width:35497;height:9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">
                  <v:imagedata r:id="rId16" o:title=""/>
                </v:shape>
                <v:shapetype id="_x0000_t202" coordsize="21600,21600" o:spt="202" path="m,l,21600r21600,l21600,xe">
                  <v:stroke joinstyle="miter"/>
                  <v:path gradientshapeok="t" o:connecttype="rect"/>
                </v:shapetype>
                <v:shape id="Text Box 1" o:spid="_x0000_s1028" type="#_x0000_t202" style="position:absolute;width:5687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" filled="f" stroked="f">
                  <v:textbox inset="0,0,0,0">
                    <w:txbxContent>
                      <w:p w14:paraId="3A005F8D" w14:textId="094DE97A" w:rsidR="002F5D1F" w:rsidRPr="002F028E" w:rsidRDefault="002F5D1F" w:rsidP="002F5D1F">
                        <w:pPr>
                          <w:pStyle w:val="Captions"/>
                          <w:jc w:val="center"/>
                          <w:rPr>
                            <w:rFonts w:asciiTheme="majorBidi" w:eastAsia="STIX-Regular" w:hAnsiTheme="majorBidi" w:cstheme="majorBidi"/>
                          </w:rPr>
                        </w:pPr>
                        <w:r w:rsidRPr="002F5D1F">
                          <w:rPr>
                            <w:b/>
                            <w:bCs/>
                          </w:rPr>
                          <w:t>Table 1.</w:t>
                        </w:r>
                        <w:r w:rsidRPr="002F5D1F">
                          <w:t xml:space="preserve"> Demographic characteristics of the subjects. Data are shown as </w:t>
                        </w:r>
                        <w:proofErr w:type="spellStart"/>
                        <w:r w:rsidRPr="002F5D1F">
                          <w:t>mean±SEM</w:t>
                        </w:r>
                        <w:proofErr w:type="spellEnd"/>
                      </w:p>
                    </w:txbxContent>
                  </v:textbox>
                </v:shape>
                <w10:wrap type="topAndBottom" anchory="page"/>
              </v:group>
            </w:pict>
          </mc:Fallback>
        </mc:AlternateContent>
      </w:r>
      <w:r w:rsidRPr="00902AE0">
        <w:t xml:space="preserve">knowledge, the capacity for creativity and innovation, and the academic success of students at various educational levels are all dependent on their cognitive abilities </w:t>
      </w:r>
      <w:sdt>
        <w:sdtPr>
          <w:alias w:val="To edit, see citavi.com/edit"/>
          <w:tag w:val="CitaviPlaceholder#41956d8e-4e61-4801-a541-c966a8c646df"/>
          <w:id w:val="-1241862982"/>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Q0ZjZhLThlMzktNDhlYi04NzU3LTVmZjhiNWU0MTdkMSIsIlJhbmdlTGVuZ3RoIjo0LCJSZWZlcmVuY2VJZCI6ImZlMGFkNDliLTk0OTEtNDA5ZC1iZDFjLTQwZTRiMjUyODQy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zOTAvZWR1Y3NjaTEzMTExMTI3IiwiVXJpU3RyaW5nIjoiaHR0cHM6Ly9kb2kub3JnLzEwLjMzOTAvZWR1Y3NjaTEzMTExMTI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}</w:instrText>
          </w:r>
          <w:r w:rsidRPr="00902AE0">
            <w:fldChar w:fldCharType="separate"/>
          </w:r>
          <w:r w:rsidRPr="00902AE0">
            <w:t>[15]</w:t>
          </w:r>
          <w:r w:rsidRPr="00902AE0">
            <w:fldChar w:fldCharType="end"/>
          </w:r>
        </w:sdtContent>
      </w:sdt>
      <w:r w:rsidRPr="00902AE0">
        <w:t xml:space="preserve">. Researchers have reported that sleep problems among students are 2 to 5 times higher than the general population, and this trend is increasing </w:t>
      </w:r>
      <w:sdt>
        <w:sdtPr>
          <w:alias w:val="To edit, see citavi.com/edit"/>
          <w:tag w:val="CitaviPlaceholder#eb65fcf8-175e-4a64-b32d-d6b36ad25bca"/>
          <w:id w:val="1428536950"/>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WI3ZDhiLTYwNzgtNGI5Ny04MDI3LTdlNTI1YzE1OTk3ZiIsIlJhbmdlTGVuZ3RoIjo0LCJSZWZlcmVuY2VJZCI6IjA5NzQyYjAyLTE1MmMtNGJjNS1iNWQ1LWIxYzlhNmJkYWM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xNDg5NzQiLCJVcmlTdHJpbmciOiJodHRwczovL3d3dy5uY2JpLm5sbS5uaWguZ292L3BtYy9hcnRpY2xlcy9QTUMzMTQ4OTc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YW5pZWgiLCJDcmVhdGVkT24iOiIyMDI0LTA0LTI5VDIyOjA4OjIzIiwiTW9kaWZpZWRCeSI6Il9IYW5pZWgiLCJJZCI6IjNmNzRiOTJlLTZmZWMtNGViNi1iN2YzLTU3NTQ5NzE3MGJhMSIsIk1vZGlmaWVkT24iOiIyMDI0LTA0LTI5VDIyOjA4OjI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4Ni8xNzUzLTIwMDAtNS0yNSIsIlVyaVN0cmluZyI6Imh0dHBzOi8vZG9pLm9yZy8xMC4xMTg2LzE3NTMtMjAwMC01LTI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pZWgiLCJDcmVhdGVkT24iOiIyMDI0LTA0LTI5VDIyOjA4OjIzIiwiTW9kaWZpZWRCeSI6Il9IYW5pZWgiLCJJZCI6IjBhYWE2ZDI2LWNmYjYtNDY2MS1hYWQ0LTcwYmQ5MGMyM2Q2MiIsIk1vZGlmaWVkT24iOiIyMDI0LTA0LTI5VDIyOjA4OjIz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3NjI0NzkiLCJVcmlTdHJpbmciOiJodHRwOi8vd3d3Lm5jYmkubmxtLm5paC5nb3YvcHVibWVkLzIxNzYyNDc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}</w:instrText>
          </w:r>
          <w:r w:rsidRPr="00902AE0">
            <w:fldChar w:fldCharType="separate"/>
          </w:r>
          <w:r w:rsidRPr="00902AE0">
            <w:t>[16]</w:t>
          </w:r>
          <w:r w:rsidRPr="00902AE0">
            <w:fldChar w:fldCharType="end"/>
          </w:r>
        </w:sdtContent>
      </w:sdt>
      <w:r w:rsidRPr="00902AE0">
        <w:t xml:space="preserve">. Around half of the students experience insufficient sleep duration, irregular sleep and various sleep disorders </w:t>
      </w:r>
      <w:sdt>
        <w:sdtPr>
          <w:alias w:val="To edit, see citavi.com/edit"/>
          <w:tag w:val="CitaviPlaceholder#69bd525c-d35c-4436-9db9-34b2a0901bcb"/>
          <w:id w:val="-2120752845"/>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NDJjODVjLWIzOTctNGE0MS1iYWY0LTRkOTgwNDA2NWRhOSIsIlJhbmdlTGVuZ3RoIjo0LCJSZWZlcmVuY2VJZCI6ImY2ZGM3MmUxLTMyMWYtNDQ2ZS05NzkyLTliMjI0NTNmOWVi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IxNDcvTkRULlMxNDIwNjciLCJVcmlTdHJpbmciOiJodHRwczovL2RvaS5vcmcvMTAuMjE0Ny9ORFQuUzE0MjA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C0yOVQyMjoyMDo0OCIsIk1vZGlmaWVkQnkiOiJfSGFuaWVoIiwiSWQiOiJkNTU5OTJkNi0xMzVkLTRmNDMtOWYwNi0xZGY1Yzc2NGE0MTYiLCJNb2RpZmllZE9uIjoiMjAyNC0wNC0yOVQyMjoyM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4Nzk0NjMzIiwiVXJpU3RyaW5nIjoiaHR0cDovL3d3dy5uY2JpLm5sbS5uaWguZ292L3B1Ym1lZC8yODc5NDYz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aWVoIiwiQ3JlYXRlZE9uIjoiMjAyNC0wNC0yOVQyMjoyMDo0OCIsIk1vZGlmaWVkQnkiOiJfSGFuaWVoIiwiSWQiOiI1ZWNhN2U0ZS1lNzk0LTQzOWYtODZlZS1kZmMwZGJjNzYwMGQiLCJNb2RpZmllZE9uIjoiMjAyNC0wNC0yOVQyMjoyMDo0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U1MzYzMTgiLCJVcmlTdHJpbmciOiJodHRwczovL3d3dy5uY2JpLm5sbS5uaWguZ292L3BtYy9hcnRpY2xlcy9QTUM1NTM2MzE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}</w:instrText>
          </w:r>
          <w:r w:rsidRPr="00902AE0">
            <w:fldChar w:fldCharType="separate"/>
          </w:r>
          <w:r w:rsidRPr="00902AE0">
            <w:t>[17]</w:t>
          </w:r>
          <w:r w:rsidRPr="00902AE0">
            <w:fldChar w:fldCharType="end"/>
          </w:r>
        </w:sdtContent>
      </w:sdt>
      <w:r w:rsidRPr="00902AE0">
        <w:t xml:space="preserve">. Entering university for most students is associated with a serious change in lifestyle </w:t>
      </w:r>
      <w:sdt>
        <w:sdtPr>
          <w:alias w:val="To edit, see citavi.com/edit"/>
          <w:tag w:val="CitaviPlaceholder#74c09743-dfc8-4c9c-a448-1c962493d53e"/>
          <w:id w:val="1419902596"/>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YmZiYmE2LWExODYtNDQzZS04M2VhLThmY2FhYTFlYThiYiIsIlJhbmdlTGVuZ3RoIjo0LCJSZWZlcmVuY2VJZCI6ImZiYTJiOWE2LTlhMzQtNGEyNS1hYjRmLWUzMjBjNTE0Y2Y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1NzQyNzg3IiwiVXJpU3RyaW5nIjoiaHR0cDovL3d3dy5uY2JpLm5sbS5uaWguZ292L3B1Ym1lZC8zNTc0Mjc4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aWVoIiwiQ3JlYXRlZE9uIjoiMjAyNC0wNS0wNFQyMjo1OToyNVoiLCJNb2RpZmllZEJ5IjoiX0hhbmllaCIsIklkIjoiYTZjZWNhZDktOTZiYy00MDZkLWIzNjEtMTkwOGJlMjk0OTQyIiwiTW9kaWZpZWRPbiI6IjIwMjQtMDUtMDRUMjI6NTk6MjVa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OTIyNDQ5MyIsIlVyaVN0cmluZyI6Imh0dHBzOi8vd3d3Lm5jYmkubmxtLm5paC5nb3YvcG1jL2FydGljbGVzL1BNQzkyMjQ0O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hbmllaCIsIkNyZWF0ZWRPbiI6IjIwMjQtMDUtMDRUMjI6NTk6MjVaIiwiTW9kaWZpZWRCeSI6Il9IYW5pZWgiLCJJZCI6ImRjOTk4OWQxLTZkZGQtNDE3Ny05MjIyLTNkYjQ2ZWU1ZjYyMSIsIk1vZGlmaWVkT24iOiIyMDI0LTA1LTA0VDIyOjU5OjI1W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aWplcnBoMTkxMjc1MzkiLCJVcmlTdHJpbmciOiJodHRwczovL2RvaS5vcmcvMTAuMzM5MC9pamVycGgxOTEyNzUz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}</w:instrText>
          </w:r>
          <w:r w:rsidRPr="00902AE0">
            <w:fldChar w:fldCharType="separate"/>
          </w:r>
          <w:r w:rsidRPr="00902AE0">
            <w:t>[18]</w:t>
          </w:r>
          <w:r w:rsidRPr="00902AE0">
            <w:fldChar w:fldCharType="end"/>
          </w:r>
        </w:sdtContent>
      </w:sdt>
      <w:r w:rsidRPr="00902AE0">
        <w:t xml:space="preserve">. Research findings indicate that 49% of university students in Taipei </w:t>
      </w:r>
      <w:sdt>
        <w:sdtPr>
          <w:alias w:val="To edit, see citavi.com/edit"/>
          <w:tag w:val="CitaviPlaceholder#fe53d05e-f9c2-4b6d-8bf5-4417408d7d26"/>
          <w:id w:val="-946069976"/>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jQ2MzlmLTgwM2ItNGNlMC1iOGM4LWUyMzI5YTI3NGMwZCIsIlJhbmdlTGVuZ3RoIjo0LCJSZWZlcmVuY2VJZCI6ImI1MzE0M2Y5LWI4ZDctNGJjZC1hZDNjLWFkMDcyYjdlOGFh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1MDE2NTgzIiwiVXJpU3RyaW5nIjoiaHR0cDovL3d3dy5uY2JpLm5sbS5uaWguZ292L3B1Ym1lZC8xNTAxNjU4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0LTI5VDIyOjI4OjAwIiwiTW9kaWZpZWRCeSI6Il9IYW5pZWgiLCJJZCI6ImE0NGI2OGYzLTkzNWEtNGY1ZS05MjBmLWY5Yjg1MDBjYmE0MyIsIk1vZGlmaWVkT24iOiIyMDI0LTA0LTI5VDIyOjI4OjAw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TMDAyMi0zOTk5KDAzKTAwNTA3LTUiLCJVcmlTdHJpbmciOiJodHRwczovL2RvaS5vcmcvMTAuMTAxNi9zMDAyMi0zOTk5KDAzKTAwNTA3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}</w:instrText>
          </w:r>
          <w:r w:rsidRPr="00902AE0">
            <w:fldChar w:fldCharType="separate"/>
          </w:r>
          <w:r w:rsidRPr="00902AE0">
            <w:t>[19]</w:t>
          </w:r>
          <w:r w:rsidRPr="00902AE0">
            <w:fldChar w:fldCharType="end"/>
          </w:r>
        </w:sdtContent>
      </w:sdt>
      <w:r w:rsidRPr="00902AE0">
        <w:t xml:space="preserve">, 24% in England </w:t>
      </w:r>
      <w:sdt>
        <w:sdtPr>
          <w:alias w:val="To edit, see citavi.com/edit"/>
          <w:tag w:val="CitaviPlaceholder#504f40e5-c60b-4468-bf27-7fdb716c07d0"/>
          <w:id w:val="-69740642"/>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jlkOTU3LTkzMWMtNGM4Ni1iNzI4LTYyMTZkMTdlYmRkYSIsIlJhbmdlTGVuZ3RoIjo0LCJSZWZlcmVuY2VJZCI6IjBiN2IzNmI2LTc0NWQtNGM0MC05NTY1LWYxNjUxMTkzZmQx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g4NDM4MTEiLCJVcmlTdHJpbmciOiJodHRwOi8vd3d3Lm5jYmkubmxtLm5paC5nb3YvcHVibWVkLzg4NDM4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hbmllaCIsIkNyZWF0ZWRPbiI6IjIwMjQtMDQtMjlUMjI6Mjk6MjkiLCJNb2RpZmllZEJ5IjoiX0hhbmllaCIsIklkIjoiMmQ4OWQ2ZjctMTYxNC00YmY4LThlNDAtZDM4ZjIzNTBlNjIxIiwiTW9kaWZpZWRPbiI6IjIwMjQtMDQtMjlUMjI6Mjk6Mj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3MwMTQwLTY3MzYoOTYpMDM0MTAtMSIsIlVyaVN0cmluZyI6Imh0dHBzOi8vZG9pLm9yZy8xMC4xMDE2L3MwMTQwLTY3MzYoOTYpMDM0MTA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}</w:instrText>
          </w:r>
          <w:r w:rsidRPr="00902AE0">
            <w:fldChar w:fldCharType="separate"/>
          </w:r>
          <w:r w:rsidRPr="00902AE0">
            <w:t>[20]</w:t>
          </w:r>
          <w:r w:rsidRPr="00902AE0">
            <w:fldChar w:fldCharType="end"/>
          </w:r>
        </w:sdtContent>
      </w:sdt>
      <w:r w:rsidRPr="00902AE0">
        <w:t xml:space="preserve">, and 30% in Korea </w:t>
      </w:r>
      <w:sdt>
        <w:sdtPr>
          <w:alias w:val="To edit, see citavi.com/edit"/>
          <w:tag w:val="CitaviPlaceholder#0268aa5a-b426-48cf-b30f-3fce55b3e3e6"/>
          <w:id w:val="-267232768"/>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ODY3MWI3LWE4YmUtNDlhYy04MWEwLTczN2RkNTFlNGYzMCIsIlJhbmdlTGVuZ3RoIjo0LCJSZWZlcmVuY2VJZCI6IjhjZjZjYjU0LWE0MjYtNGE5Zi1iZTUzLTU3NWQxODk1Y2M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IsIlVyaVN0cmluZyI6Imh0dHA6Ly93d3cubmNiaS5ubG0ubmloLmdvdi9wdWJtZWQv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}</w:instrText>
          </w:r>
          <w:r w:rsidRPr="00902AE0">
            <w:fldChar w:fldCharType="separate"/>
          </w:r>
          <w:r w:rsidRPr="00902AE0">
            <w:t>[21]</w:t>
          </w:r>
          <w:r w:rsidRPr="00902AE0">
            <w:fldChar w:fldCharType="end"/>
          </w:r>
        </w:sdtContent>
      </w:sdt>
      <w:r w:rsidRPr="00902AE0">
        <w:t xml:space="preserve"> reported obtaining less than 7 hours of restorative sleep. A study conducted by Veldi et al (2005) assessed the sleep quality of medical students at the University of Tartu in Estonia, revealing that 7% rated their sleep quality as relatively poor or very poor </w:t>
      </w:r>
      <w:sdt>
        <w:sdtPr>
          <w:alias w:val="To edit, see citavi.com/edit"/>
          <w:tag w:val="CitaviPlaceholder#d4d8a712-54f4-4515-bc38-87696f08552b"/>
          <w:id w:val="221105145"/>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TViZDA3LTc4YTEtNDBiNS1iNzZjLTI0NjQyMTNmODllMSIsIlJhbmdlTGVuZ3RoIjo0LCJSZWZlcmVuY2VJZCI6IjM2NDE1OTc4LTJjM2QtNDlmZC04NzRmLWFjZjI3ZGE5OTBm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sZWVwLjIwMDQuMTIuMDAzIiwiVXJpU3RyaW5nIjoiaHR0cHM6Ly9kb2kub3JnLzEwLjEwMTYvai5zbGVlcC4yMDA0LjEyLj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C0yOVQyMjozMjowMCIsIk1vZGlmaWVkQnkiOiJfSGFuaWVoIiwiSWQiOiIwZmNlOTYxNC0wYzE2LTRiMjYtODg2MS00MTQ3YmRjOGFmZjQiLCJNb2RpZmllZE9uIjoiMjAyNC0wNC0yOVQyMjozMjow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ODU0ODU4IiwiVXJpU3RyaW5nIjoiaHR0cDovL3d3dy5uY2JpLm5sbS5uaWguZ292L3B1Ym1lZC8xNTg1NDg1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}</w:instrText>
          </w:r>
          <w:r w:rsidRPr="00902AE0">
            <w:fldChar w:fldCharType="separate"/>
          </w:r>
          <w:r w:rsidRPr="00902AE0">
            <w:t>[22]</w:t>
          </w:r>
          <w:r w:rsidRPr="00902AE0">
            <w:fldChar w:fldCharType="end"/>
          </w:r>
        </w:sdtContent>
      </w:sdt>
      <w:r w:rsidRPr="00902AE0">
        <w:t>. Similarly, Mansouri et al. found that approximately 73% of medical students in Tehran experienced unfavorable sleep quality.</w:t>
      </w:r>
    </w:p>
    <w:p w14:paraId="5B653831" w14:textId="77ADA95C" w:rsidR="00902AE0" w:rsidRPr="00902AE0" w:rsidRDefault="00A55DE6" w:rsidP="001942CE">
      <w:pPr>
        <w:pStyle w:val="MainText"/>
      </w:pPr>
      <w:r>
        <w:rPr>
          <w:noProof/>
        </w:rPr>
        <mc:AlternateContent>
          <mc:Choice Requires="wpg">
            <w:drawing>
              <wp:anchor distT="274320" distB="0" distL="114300" distR="114300" simplePos="0" relativeHeight="251657216" behindDoc="0" locked="0" layoutInCell="1" allowOverlap="0" wp14:anchorId="473C6B53" wp14:editId="0D331EC3">
                <wp:simplePos x="0" y="0"/>
                <wp:positionH relativeFrom="column">
                  <wp:posOffset>384175</wp:posOffset>
                </wp:positionH>
                <wp:positionV relativeFrom="page">
                  <wp:posOffset>8029575</wp:posOffset>
                </wp:positionV>
                <wp:extent cx="5687060" cy="1584325"/>
                <wp:effectExtent l="0" t="0" r="8890" b="0"/>
                <wp:wrapTopAndBottom/>
                <wp:docPr id="797908617" name="Group 13"/>
                <wp:cNvGraphicFramePr/>
                <a:graphic xmlns:a="http://schemas.openxmlformats.org/drawingml/2006/main">
                  <a:graphicData uri="http://schemas.microsoft.com/office/word/2010/wordprocessingGroup">
                    <wpg:wgp>
                      <wpg:cNvGrpSpPr/>
                      <wpg:grpSpPr>
                        <a:xfrm>
                          <a:off x="0" y="0"/>
                          <a:ext cx="5687060" cy="1584325"/>
                          <a:chOff x="0" y="366611"/>
                          <a:chExt cx="5687568" cy="1583997"/>
                        </a:xfrm>
                      </wpg:grpSpPr>
                      <pic:pic xmlns:pic="http://schemas.openxmlformats.org/drawingml/2006/picture">
                        <pic:nvPicPr>
                          <pic:cNvPr id="905134075" name="Picture 1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497476" y="642779"/>
                            <a:ext cx="4931773" cy="1307829"/>
                          </a:xfrm>
                          <a:prstGeom prst="rect">
                            <a:avLst/>
                          </a:prstGeom>
                          <a:noFill/>
                        </pic:spPr>
                      </pic:pic>
                      <wps:wsp>
                        <wps:cNvPr id="1852194009" name="Text Box 1"/>
                        <wps:cNvSpPr txBox="1"/>
                        <wps:spPr>
                          <a:xfrm>
                            <a:off x="0" y="366611"/>
                            <a:ext cx="5687568" cy="457200"/>
                          </a:xfrm>
                          <a:prstGeom prst="rect">
                            <a:avLst/>
                          </a:prstGeom>
                          <a:noFill/>
                          <a:ln>
                            <a:noFill/>
                          </a:ln>
                        </wps:spPr>
                        <wps:txbx>
                          <w:txbxContent>
                            <w:p w14:paraId="19F140DC" w14:textId="77D36F0E" w:rsidR="00AF6165" w:rsidRPr="001E1B62" w:rsidRDefault="00AF6165" w:rsidP="00AF6165">
                              <w:pPr>
                                <w:pStyle w:val="Captions"/>
                                <w:jc w:val="center"/>
                                <w:rPr>
                                  <w:rFonts w:asciiTheme="majorBidi" w:eastAsia="STIX-Regular" w:hAnsiTheme="majorBidi" w:cstheme="majorBidi"/>
                                  <w:noProof/>
                                </w:rPr>
                              </w:pPr>
                              <w:r w:rsidRPr="00AF6165">
                                <w:rPr>
                                  <w:b/>
                                  <w:bCs/>
                                </w:rPr>
                                <w:t>Table 2.</w:t>
                              </w:r>
                              <w:r w:rsidRPr="004D07B1">
                                <w:t xml:space="preserve"> Number of the subjects in different stat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3C6B53" id="Group 13" o:spid="_x0000_s1029" style="position:absolute;left:0;text-align:left;margin-left:30.25pt;margin-top:632.25pt;width:447.8pt;height:124.75pt;z-index:251657216;mso-wrap-distance-top:21.6pt;mso-position-vertical-relative:page;mso-width-relative:margin;mso-height-relative:margin" coordorigin=",3666" coordsize="56875,15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" o:allowoverlap="f">
                <v:shape id="Picture 12" o:spid="_x0000_s1030" type="#_x0000_t75" style="position:absolute;left:4974;top:6427;width:49318;height:1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">
                  <v:imagedata r:id="rId18" o:title=""/>
                </v:shape>
                <v:shape id="Text Box 1" o:spid="_x0000_s1031" type="#_x0000_t202" style="position:absolute;top:3666;width:5687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" filled="f" stroked="f">
                  <v:textbox inset="0,0,0,0">
                    <w:txbxContent>
                      <w:p w14:paraId="19F140DC" w14:textId="77D36F0E" w:rsidR="00AF6165" w:rsidRPr="001E1B62" w:rsidRDefault="00AF6165" w:rsidP="00AF6165">
                        <w:pPr>
                          <w:pStyle w:val="Captions"/>
                          <w:jc w:val="center"/>
                          <w:rPr>
                            <w:rFonts w:asciiTheme="majorBidi" w:eastAsia="STIX-Regular" w:hAnsiTheme="majorBidi" w:cstheme="majorBidi"/>
                            <w:noProof/>
                          </w:rPr>
                        </w:pPr>
                        <w:r w:rsidRPr="00AF6165">
                          <w:rPr>
                            <w:b/>
                            <w:bCs/>
                          </w:rPr>
                          <w:t>Table 2.</w:t>
                        </w:r>
                        <w:r w:rsidRPr="004D07B1">
                          <w:t xml:space="preserve"> Number of the subjects in different states.</w:t>
                        </w:r>
                      </w:p>
                    </w:txbxContent>
                  </v:textbox>
                </v:shape>
                <w10:wrap type="topAndBottom" anchory="page"/>
              </v:group>
            </w:pict>
          </mc:Fallback>
        </mc:AlternateContent>
      </w:r>
      <w:r w:rsidR="00902AE0" w:rsidRPr="00902AE0">
        <w:t xml:space="preserve">Inadequate sleep and deprivation of useful sleep cause academic decline, lack of concentration in class, absence from class and sleepiness when participating in classes, so this problem leads to many academic, behavioral and emotional injuries in them and it can lead to a decrease in educational efficiency </w:t>
      </w:r>
      <w:sdt>
        <w:sdtPr>
          <w:alias w:val="To edit, see citavi.com/edit"/>
          <w:tag w:val="CitaviPlaceholder#1f282353-eb9b-43da-adf6-2d43042c014c"/>
          <w:id w:val="1537628241"/>
          <w:placeholder>
            <w:docPart w:val="49332013CB6148C7B2CCDBB21BDC2342"/>
          </w:placeholder>
        </w:sdtPr>
        <w:sdtEndPr/>
        <w:sdtContent>
          <w:r w:rsidR="00902AE0" w:rsidRPr="00902AE0">
            <w:fldChar w:fldCharType="begin"/>
          </w:r>
          <w:r w:rsidR="00902AE0"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Tk4ZmY2LTI5ZDItNDBiYy04MWM2LWQwNDEzNDM3YTM3MiIsIlJhbmdlTGVuZ3RoIjo0LCJSZWZlcmVuY2VJZCI6ImE4MmJiNTgwLWE0MzItNDQ5MS04ZGRlLTQ0MTZkMTdiOTA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1MDE4NjU5IiwiVXJpU3RyaW5nIjoiaHR0cDovL3d3dy5uY2JpLm5sbS5uaWguZ292L3B1Ym1lZC8yNTAxODY1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0LTI5VDIyOjI1OjAyIiwiTW9kaWZpZWRCeSI6Il9IYW5pZWgiLCJJZCI6Ijk0ZGVjMWU4LTk4MDEtNGM1YS1iZTg2LTdhMjNlNzNjYjRiNSIsIk1vZGlmaWVkT24iOiIyMDI0LTA0LTI5VDIyOjI1OjAy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0Ny9OU1MuUzYyOTA3IiwiVXJpU3RyaW5nIjoiaHR0cHM6Ly9kb2kub3JnLzEwLjIxNDcvTlNTLlM2Mjkw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C0yOVQyMjoyNTowMiIsIk1vZGlmaWVkQnkiOiJfSGFuaWVoIiwiSWQiOiI4ODUyYzEwOC05MWRiLTQxNzYtOTRkZC00MDMzYzBlYzgyZDAiLCJNb2RpZmllZE9uIjoiMjAyNC0wNC0yOVQyMjoyNTow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QwNzU5NTEiLCJVcmlTdHJpbmciOiJodHRwczovL3d3dy5uY2JpLm5sbS5uaWguZ292L3BtYy9hcnRpY2xlcy9QTUM0MDc1OTU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}</w:instrText>
          </w:r>
          <w:r w:rsidR="00902AE0" w:rsidRPr="00902AE0">
            <w:fldChar w:fldCharType="separate"/>
          </w:r>
          <w:r w:rsidR="00902AE0" w:rsidRPr="00902AE0">
            <w:t>[23]</w:t>
          </w:r>
          <w:r w:rsidR="00902AE0" w:rsidRPr="00902AE0">
            <w:fldChar w:fldCharType="end"/>
          </w:r>
        </w:sdtContent>
      </w:sdt>
      <w:r w:rsidR="00902AE0" w:rsidRPr="00902AE0">
        <w:t>.</w:t>
      </w:r>
    </w:p>
    <w:p w14:paraId="23CEB5C1" w14:textId="763BA1A0" w:rsidR="00263127" w:rsidRDefault="00902AE0" w:rsidP="001942CE">
      <w:pPr>
        <w:pStyle w:val="MainText"/>
      </w:pPr>
      <w:r w:rsidRPr="00902AE0">
        <w:t xml:space="preserve">A combination of lifestyle factors, mental health, and environmental considerations has been proposed to influence the quality of sleep in college students </w:t>
      </w:r>
      <w:sdt>
        <w:sdtPr>
          <w:alias w:val="To edit, see citavi.com/edit"/>
          <w:tag w:val="CitaviPlaceholder#251b3700-cfce-43e4-9e28-808eeb6063e5"/>
          <w:id w:val="-7147845"/>
          <w:placeholder>
            <w:docPart w:val="49332013CB6148C7B2CCDBB21BDC2342"/>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2U5MzdhLWQ0NzktNGJhNi04ZDE1LTFmNWRiNzIwNWQwZSIsIlJhbmdlTGVuZ3RoIjo0LCJSZWZlcmVuY2VJZCI6IjQxZjQ0YWEzLWEwZjktNGJhYS05MWQyLTY1MzNiNGFmNTM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2OTE4MDYiLCJVcmlTdHJpbmciOiJodHRwOi8vd3d3Lm5jYmkubmxtLm5paC5nb3YvcHVibWVkLzM3NjkxO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0LTI5VDIyOjE1OjMwIiwiTW9kaWZpZWRCeSI6Il9IYW5pZWgiLCJJZCI6IjAwMjk5YmJkLThlZWQtNGMwZC05NTgzLTkzOTcyM2Y0NWVlYyIsIk1vZGlmaWVkT24iOiIyMDI0LTA0LTI5VDIyOjE1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MTA0ODUyNjYiLCJVcmlTdHJpbmciOiJodHRwczovL3d3dy5uY2JpLm5sbS5uaWguZ292L3BtYy9hcnRpY2xlcy9QTUMxMDQ4NTI2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FuaWVoIiwiQ3JlYXRlZE9uIjoiMjAyNC0wNC0yOVQyMjoxNTozMCIsIk1vZGlmaWVkQnkiOiJfSGFuaWVoIiwiSWQiOiJhMThlNzI0Zi1jMTk5LTRiNDItYmI0YS00Zjg2MmE5M2M2ZTIiLCJNb2RpZmllZE9uIjoiMjAyNC0wNC0yOVQyMjoxNTozM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nBzeWcuMjAyMy4xMTg1ODk2IiwiVXJpU3RyaW5nIjoiaHR0cHM6Ly9kb2kub3JnLzEwLjMzODkvZnBzeWcuMjAyMy4xMTg1OD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}</w:instrText>
          </w:r>
          <w:r w:rsidRPr="00902AE0">
            <w:fldChar w:fldCharType="separate"/>
          </w:r>
          <w:r w:rsidRPr="00902AE0">
            <w:t>[24]</w:t>
          </w:r>
          <w:r w:rsidRPr="00902AE0">
            <w:fldChar w:fldCharType="end"/>
          </w:r>
        </w:sdtContent>
      </w:sdt>
      <w:r w:rsidRPr="00902AE0">
        <w:t>. Despite the importance of sleep in the health of the general public and the health of students, few studies have been conducted on surveying the quality of sleep among graduate students. In this study, the sleep quality of medical physiology students was investigated.</w:t>
      </w:r>
    </w:p>
    <w:p w14:paraId="0225AAA4" w14:textId="77777777" w:rsidR="00A14137" w:rsidRPr="00F43A22" w:rsidRDefault="00A14137" w:rsidP="001942CE">
      <w:pPr>
        <w:pStyle w:val="Mainheader"/>
      </w:pPr>
      <w:r w:rsidRPr="00F43A22">
        <w:t>MATERIALS AND METHODS</w:t>
      </w:r>
    </w:p>
    <w:p w14:paraId="3C2DB02E" w14:textId="77777777" w:rsidR="00902AE0" w:rsidRDefault="00902AE0" w:rsidP="001942CE">
      <w:pPr>
        <w:pStyle w:val="Firstsubheading"/>
      </w:pPr>
      <w:r w:rsidRPr="00902AE0">
        <w:t xml:space="preserve">Study area and study subjects </w:t>
      </w:r>
    </w:p>
    <w:p w14:paraId="3A349EDC" w14:textId="40DADA68" w:rsidR="00830A55" w:rsidRPr="00830A55" w:rsidRDefault="00902AE0" w:rsidP="001942CE">
      <w:pPr>
        <w:pStyle w:val="Firstparagraph"/>
        <w:rPr>
          <w:u w:val="single"/>
        </w:rPr>
      </w:pPr>
      <w:r w:rsidRPr="00902AE0">
        <w:t xml:space="preserve">The study sample consisted of students studying medical physiology at </w:t>
      </w:r>
      <w:proofErr w:type="spellStart"/>
      <w:r w:rsidRPr="00902AE0">
        <w:t>Tarbiat</w:t>
      </w:r>
      <w:proofErr w:type="spellEnd"/>
      <w:r w:rsidRPr="00902AE0">
        <w:t xml:space="preserve"> </w:t>
      </w:r>
      <w:proofErr w:type="spellStart"/>
      <w:r w:rsidRPr="00902AE0">
        <w:t>Modares</w:t>
      </w:r>
      <w:proofErr w:type="spellEnd"/>
      <w:r w:rsidRPr="00902AE0">
        <w:t xml:space="preserve"> University between 22nd April and 21st May 2022. The prepared questionnaire including demographic information and Pittsburgh sleep quality questionnaire was distributed among 50 students, 46 of whom participated in the study and 3 of them withdrew. Demographic information of the participants is provided in Table 1 and Table 2.</w:t>
      </w:r>
    </w:p>
    <w:p w14:paraId="0FBF20D6" w14:textId="5D5FC057" w:rsidR="00830A55" w:rsidRPr="00830A55" w:rsidRDefault="00902AE0" w:rsidP="001942CE">
      <w:pPr>
        <w:pStyle w:val="Firstsubheading"/>
        <w:rPr>
          <w:rFonts w:eastAsia="STIX-Regular"/>
        </w:rPr>
      </w:pPr>
      <w:r w:rsidRPr="00902AE0">
        <w:rPr>
          <w:rFonts w:eastAsia="STIX-Regular"/>
        </w:rPr>
        <w:t>Pittsburgh sleep quality questionnaire</w:t>
      </w:r>
    </w:p>
    <w:p w14:paraId="6D4482A9" w14:textId="01B25FE1" w:rsidR="003703FE" w:rsidRPr="003703FE" w:rsidRDefault="00902AE0" w:rsidP="001942CE">
      <w:pPr>
        <w:pStyle w:val="Firstparagraph"/>
      </w:pPr>
      <w:r w:rsidRPr="00902AE0">
        <w:t xml:space="preserve">The Pittsburgh sleep quality index was developed by researchers at the University of Pittsburgh in 1989 </w:t>
      </w:r>
      <w:sdt>
        <w:sdtPr>
          <w:alias w:val="To edit, see citavi.com/edit"/>
          <w:tag w:val="CitaviPlaceholder#b543caec-8d59-4920-a6c5-b3e9e12832fb"/>
          <w:id w:val="-1073819755"/>
          <w:placeholder>
            <w:docPart w:val="BC0121DBAF7642889DBAEBAE957899AF"/>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mQ1YzJkLWFjNDQtNDhiOC1iMjUxLTAyNjI4ODY1M2VhNiIsIlJhbmdlTGVuZ3RoIjo0LCJSZWZlcmVuY2VJZCI6Ijc3MDBlODdiLWVjMjAtNDg1MC04NDgxLTE1ZjQwNjc2NjM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NzQ4NzcxIiwiVXJpU3RyaW5nIjoiaHR0cDovL3d3dy5uY2JpLm5sbS5uaWguZ292L3B1Ym1lZC8yNzQ4Nzc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0LTI5VDIyOjQxOjA2IiwiTW9kaWZpZWRCeSI6Il9IYW5pZWgiLCJJZCI6IjVkMDVlYWU1LTBjZjgtNDI3ZS04Njc5LTI3YzlmMDg0NmM4YiIsIk1vZGlmaWVkT24iOiIyMDI0LTA0LTI5VDIyOjQxOjA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8wMTY1LTE3ODEoODkpOTAwNDctNCIsIlVyaVN0cmluZyI6Imh0dHBzOi8vZG9pLm9yZy8xMC4xMDE2LzAxNjUtMTc4MSg4OSk5MDA0Ny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}</w:instrText>
          </w:r>
          <w:r w:rsidRPr="00902AE0">
            <w:fldChar w:fldCharType="separate"/>
          </w:r>
          <w:r w:rsidRPr="00902AE0">
            <w:t>[25]</w:t>
          </w:r>
          <w:r w:rsidRPr="00902AE0">
            <w:fldChar w:fldCharType="end"/>
          </w:r>
        </w:sdtContent>
      </w:sdt>
      <w:r w:rsidRPr="00902AE0">
        <w:t xml:space="preserve">. This questionnaire assesses sleep quality by evaluating seven components related to </w:t>
      </w:r>
      <w:r w:rsidR="00966921">
        <w:rPr>
          <w:noProof/>
        </w:rPr>
        <w:lastRenderedPageBreak/>
        <mc:AlternateContent>
          <mc:Choice Requires="wpg">
            <w:drawing>
              <wp:anchor distT="0" distB="274320" distL="114300" distR="114300" simplePos="0" relativeHeight="251661312" behindDoc="0" locked="0" layoutInCell="1" allowOverlap="0" wp14:anchorId="1667D672" wp14:editId="7D2FD9CE">
                <wp:simplePos x="0" y="0"/>
                <wp:positionH relativeFrom="column">
                  <wp:posOffset>389890</wp:posOffset>
                </wp:positionH>
                <wp:positionV relativeFrom="margin">
                  <wp:align>top</wp:align>
                </wp:positionV>
                <wp:extent cx="5687568" cy="2569464"/>
                <wp:effectExtent l="0" t="0" r="8890" b="2540"/>
                <wp:wrapTopAndBottom/>
                <wp:docPr id="1151255545" name="Group 15"/>
                <wp:cNvGraphicFramePr/>
                <a:graphic xmlns:a="http://schemas.openxmlformats.org/drawingml/2006/main">
                  <a:graphicData uri="http://schemas.microsoft.com/office/word/2010/wordprocessingGroup">
                    <wpg:wgp>
                      <wpg:cNvGrpSpPr/>
                      <wpg:grpSpPr>
                        <a:xfrm>
                          <a:off x="0" y="0"/>
                          <a:ext cx="5687568" cy="2569464"/>
                          <a:chOff x="0" y="0"/>
                          <a:chExt cx="5687568" cy="2569670"/>
                        </a:xfrm>
                      </wpg:grpSpPr>
                      <pic:pic xmlns:pic="http://schemas.openxmlformats.org/drawingml/2006/picture">
                        <pic:nvPicPr>
                          <pic:cNvPr id="1239035885" name="Picture 14"/>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898634" y="299545"/>
                            <a:ext cx="3898265" cy="2270125"/>
                          </a:xfrm>
                          <a:prstGeom prst="rect">
                            <a:avLst/>
                          </a:prstGeom>
                          <a:noFill/>
                        </pic:spPr>
                      </pic:pic>
                      <wps:wsp>
                        <wps:cNvPr id="277857188" name="Text Box 1"/>
                        <wps:cNvSpPr txBox="1"/>
                        <wps:spPr>
                          <a:xfrm>
                            <a:off x="0" y="0"/>
                            <a:ext cx="5687568" cy="457200"/>
                          </a:xfrm>
                          <a:prstGeom prst="rect">
                            <a:avLst/>
                          </a:prstGeom>
                          <a:noFill/>
                          <a:ln>
                            <a:noFill/>
                          </a:ln>
                        </wps:spPr>
                        <wps:txbx>
                          <w:txbxContent>
                            <w:p w14:paraId="7E3DFFEC" w14:textId="2014FAC3" w:rsidR="00966921" w:rsidRPr="007E6932" w:rsidRDefault="00966921" w:rsidP="00966921">
                              <w:pPr>
                                <w:pStyle w:val="Captions"/>
                                <w:jc w:val="center"/>
                                <w:rPr>
                                  <w:rFonts w:asciiTheme="majorBidi" w:eastAsia="STIX-Regular" w:hAnsiTheme="majorBidi" w:cstheme="majorBidi"/>
                                </w:rPr>
                              </w:pPr>
                              <w:r w:rsidRPr="00966921">
                                <w:rPr>
                                  <w:b/>
                                  <w:bCs/>
                                </w:rPr>
                                <w:t>Table 3.</w:t>
                              </w:r>
                              <w:r w:rsidRPr="008677A3">
                                <w:t xml:space="preserve"> Mean values of sleep components evaluated by Pittsburgh sleep quality questionnai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67D672" id="Group 15" o:spid="_x0000_s1032" style="position:absolute;left:0;text-align:left;margin-left:30.7pt;margin-top:0;width:447.85pt;height:202.3pt;z-index:251661312;mso-wrap-distance-bottom:21.6pt;mso-position-vertical:top;mso-position-vertical-relative:margin;mso-width-relative:margin;mso-height-relative:margin" coordsize="56875,256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" o:allowoverlap="f">
                <v:shape id="Picture 14" o:spid="_x0000_s1033" type="#_x0000_t75" style="position:absolute;left:8986;top:2995;width:38982;height:22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">
                  <v:imagedata r:id="rId20" o:title=""/>
                </v:shape>
                <v:shape id="Text Box 1" o:spid="_x0000_s1034" type="#_x0000_t202" style="position:absolute;width:5687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" filled="f" stroked="f">
                  <v:textbox inset="0,0,0,0">
                    <w:txbxContent>
                      <w:p w14:paraId="7E3DFFEC" w14:textId="2014FAC3" w:rsidR="00966921" w:rsidRPr="007E6932" w:rsidRDefault="00966921" w:rsidP="00966921">
                        <w:pPr>
                          <w:pStyle w:val="Captions"/>
                          <w:jc w:val="center"/>
                          <w:rPr>
                            <w:rFonts w:asciiTheme="majorBidi" w:eastAsia="STIX-Regular" w:hAnsiTheme="majorBidi" w:cstheme="majorBidi"/>
                          </w:rPr>
                        </w:pPr>
                        <w:r w:rsidRPr="00966921">
                          <w:rPr>
                            <w:b/>
                            <w:bCs/>
                          </w:rPr>
                          <w:t>Table 3.</w:t>
                        </w:r>
                        <w:r w:rsidRPr="008677A3">
                          <w:t xml:space="preserve"> Mean values of sleep components evaluated by Pittsburgh sleep quality questionnaire.</w:t>
                        </w:r>
                      </w:p>
                    </w:txbxContent>
                  </v:textbox>
                </v:shape>
                <w10:wrap type="topAndBottom" anchory="margin"/>
              </v:group>
            </w:pict>
          </mc:Fallback>
        </mc:AlternateContent>
      </w:r>
      <w:r w:rsidRPr="00902AE0">
        <w:t xml:space="preserve">individuals’ sleep over the past month </w:t>
      </w:r>
      <w:sdt>
        <w:sdtPr>
          <w:alias w:val="To edit, see citavi.com/edit"/>
          <w:tag w:val="CitaviPlaceholder#02afa57f-c4fb-48ec-86dd-3dd5c2b0df08"/>
          <w:id w:val="-1374990697"/>
          <w:placeholder>
            <w:docPart w:val="BC0121DBAF7642889DBAEBAE957899AF"/>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WY0YmU4LTBjYzgtNDBmYS05MWYzLTJhMDk3ZWVkOTIzYSIsIlJhbmdlTGVuZ3RoIjo0LCJSZWZlcmVuY2VJZCI6Ijc3MDBlODdiLWVjMjAtNDg1MC04NDgxLTE1ZjQwNjc2NjM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NzQ4NzcxIiwiVXJpU3RyaW5nIjoiaHR0cDovL3d3dy5uY2JpLm5sbS5uaWguZ292L3B1Ym1lZC8yNzQ4Nzc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0LTI5VDIyOjQxOjA2IiwiTW9kaWZpZWRCeSI6Il9IYW5pZWgiLCJJZCI6IjVkMDVlYWU1LTBjZjgtNDI3ZS04Njc5LTI3YzlmMDg0NmM4YiIsIk1vZGlmaWVkT24iOiIyMDI0LTA0LTI5VDIyOjQxOjA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8wMTY1LTE3ODEoODkpOTAwNDctNCIsIlVyaVN0cmluZyI6Imh0dHBzOi8vZG9pLm9yZy8xMC4xMDE2LzAxNjUtMTc4MSg4OSk5MDA0Ny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}</w:instrText>
          </w:r>
          <w:r w:rsidRPr="00902AE0">
            <w:fldChar w:fldCharType="separate"/>
          </w:r>
          <w:r w:rsidRPr="00902AE0">
            <w:t>[25]</w:t>
          </w:r>
          <w:r w:rsidRPr="00902AE0">
            <w:fldChar w:fldCharType="end"/>
          </w:r>
        </w:sdtContent>
      </w:sdt>
      <w:r w:rsidRPr="00902AE0">
        <w:t xml:space="preserve">. These components include subjective sleep quality, sleep latency, sleep duration, habitual sleep efficiency, sleep disturbances, use of sleeping medication, and daytime dysfunction </w:t>
      </w:r>
      <w:sdt>
        <w:sdtPr>
          <w:alias w:val="To edit, see citavi.com/edit"/>
          <w:tag w:val="CitaviPlaceholder#c1ae7595-9d46-4a7d-b09c-837b8d615dbc"/>
          <w:id w:val="-1770690940"/>
          <w:placeholder>
            <w:docPart w:val="BC0121DBAF7642889DBAEBAE957899AF"/>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ODdjYzM0LTFiNzMtNGJkYS1hNDgwLTcyMmQ4MzY5ODVlMSIsIlJhbmdlTGVuZ3RoIjo0LCJSZWZlcmVuY2VJZCI6Ijc3MDBlODdiLWVjMjAtNDg1MC04NDgxLTE1ZjQwNjc2NjM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NzQ4NzcxIiwiVXJpU3RyaW5nIjoiaHR0cDovL3d3dy5uY2JpLm5sbS5uaWguZ292L3B1Ym1lZC8yNzQ4Nzc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0LTI5VDIyOjQxOjA2IiwiTW9kaWZpZWRCeSI6Il9IYW5pZWgiLCJJZCI6IjVkMDVlYWU1LTBjZjgtNDI3ZS04Njc5LTI3YzlmMDg0NmM4YiIsIk1vZGlmaWVkT24iOiIyMDI0LTA0LTI5VDIyOjQxOjA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8wMTY1LTE3ODEoODkpOTAwNDctNCIsIlVyaVN0cmluZyI6Imh0dHBzOi8vZG9pLm9yZy8xMC4xMDE2LzAxNjUtMTc4MSg4OSk5MDA0Ny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}</w:instrText>
          </w:r>
          <w:r w:rsidRPr="00902AE0">
            <w:fldChar w:fldCharType="separate"/>
          </w:r>
          <w:r w:rsidRPr="00902AE0">
            <w:t>[25]</w:t>
          </w:r>
          <w:r w:rsidRPr="00902AE0">
            <w:fldChar w:fldCharType="end"/>
          </w:r>
        </w:sdtContent>
      </w:sdt>
      <w:r w:rsidRPr="00902AE0">
        <w:t xml:space="preserve">. Participants answered the questions on a Likert scale ranging from 0 to 3. The total score from the seven components ranges from 0 to 21. This questionnaire has a reliability of 0.83 and has demonstrated high validity in multiple studies </w:t>
      </w:r>
      <w:sdt>
        <w:sdtPr>
          <w:alias w:val="To edit, see citavi.com/edit"/>
          <w:tag w:val="CitaviPlaceholder#01cddb81-6829-4f20-a922-8a85fa428e9b"/>
          <w:id w:val="208844537"/>
          <w:placeholder>
            <w:docPart w:val="BC0121DBAF7642889DBAEBAE957899AF"/>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WEyMTA4LTRiZDMtNDQ0Zi1iYjg3LTU2NDZiMTBiY2VkMSIsIlJhbmdlTGVuZ3RoIjo0LCJSZWZlcmVuY2VJZCI6Ijc3MDBlODdiLWVjMjAtNDg1MC04NDgxLTE1ZjQwNjc2NjM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NzQ4NzcxIiwiVXJpU3RyaW5nIjoiaHR0cDovL3d3dy5uY2JpLm5sbS5uaWguZ292L3B1Ym1lZC8yNzQ4Nzc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0LTI5VDIyOjQxOjA2IiwiTW9kaWZpZWRCeSI6Il9IYW5pZWgiLCJJZCI6IjVkMDVlYWU1LTBjZjgtNDI3ZS04Njc5LTI3YzlmMDg0NmM4YiIsIk1vZGlmaWVkT24iOiIyMDI0LTA0LTI5VDIyOjQxOjA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8wMTY1LTE3ODEoODkpOTAwNDctNCIsIlVyaVN0cmluZyI6Imh0dHBzOi8vZG9pLm9yZy8xMC4xMDE2LzAxNjUtMTc4MSg4OSk5MDA0Ny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}</w:instrText>
          </w:r>
          <w:r w:rsidRPr="00902AE0">
            <w:fldChar w:fldCharType="separate"/>
          </w:r>
          <w:r w:rsidRPr="00902AE0">
            <w:t>[25]</w:t>
          </w:r>
          <w:r w:rsidRPr="00902AE0">
            <w:fldChar w:fldCharType="end"/>
          </w:r>
        </w:sdtContent>
      </w:sdt>
      <w:r w:rsidRPr="00902AE0">
        <w:t xml:space="preserve">. The Persian version of the Pittsburgh sleep quality questionnaire has shown acceptable reliability and validity in the Iranian population </w:t>
      </w:r>
      <w:sdt>
        <w:sdtPr>
          <w:alias w:val="To edit, see citavi.com/edit"/>
          <w:tag w:val="CitaviPlaceholder#b7702670-7b42-4c57-9cac-41ee188d8eaa"/>
          <w:id w:val="1842270578"/>
          <w:placeholder>
            <w:docPart w:val="BC0121DBAF7642889DBAEBAE957899AF"/>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TRmM2Y1LWE4MzQtNDc1MC04NGJlLWQ5OTg1YTg2MDJkZCIsIlJhbmdlTGVuZ3RoIjo0LCJSZWZlcmVuY2VJZCI6IjRiMGYzNzg3LTkwOTMtNDM5OS1hN2Q1LTViZWI1OTcyOTN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xNjE0NTc3IiwiVXJpU3RyaW5nIjoiaHR0cDovL3d3dy5uY2JpLm5sbS5uaWguZ292L3B1Ym1lZC8yMTYxNDU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aWVoIiwiQ3JlYXRlZE9uIjoiMjAyNC0wNC0yOVQyMjo0Mzo1MCIsIk1vZGlmaWVkQnkiOiJfSGFuaWVoIiwiSWQiOiIzNDQ0YzZiMC0wMTkzLTQ3NjUtOTY2My1lNDYyM2FhNjJkOGIiLCJNb2RpZmllZE9uIjoiMjAyNC0wNC0yOVQyMjo0Mzo1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zI1LTAxMC0wNDc4LTUiLCJVcmlTdHJpbmciOiJodHRwczovL2RvaS5vcmcvMTAuMTAwNy9zMTEzMjUtMDEwLTA0Nzg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}</w:instrText>
          </w:r>
          <w:r w:rsidRPr="00902AE0">
            <w:fldChar w:fldCharType="separate"/>
          </w:r>
          <w:r w:rsidRPr="00902AE0">
            <w:t>[26]</w:t>
          </w:r>
          <w:r w:rsidRPr="00902AE0">
            <w:fldChar w:fldCharType="end"/>
          </w:r>
        </w:sdtContent>
      </w:sdt>
      <w:r w:rsidRPr="00902AE0">
        <w:t>.</w:t>
      </w:r>
    </w:p>
    <w:p w14:paraId="207EDB23" w14:textId="77777777" w:rsidR="00830A55" w:rsidRPr="00830A55" w:rsidRDefault="00830A55" w:rsidP="009C0283">
      <w:pPr>
        <w:pStyle w:val="Firstsubheading"/>
        <w:rPr>
          <w:rFonts w:eastAsia="STIX-Regular"/>
        </w:rPr>
      </w:pPr>
      <w:r w:rsidRPr="00830A55">
        <w:rPr>
          <w:rFonts w:eastAsia="STIX-Regular"/>
        </w:rPr>
        <w:t xml:space="preserve">Statistical analysis </w:t>
      </w:r>
    </w:p>
    <w:p w14:paraId="25C33982" w14:textId="0996C26E" w:rsidR="00902AE0" w:rsidRPr="00902AE0" w:rsidRDefault="00902AE0" w:rsidP="001942CE">
      <w:pPr>
        <w:pStyle w:val="Firstparagraph"/>
      </w:pPr>
      <w:r w:rsidRPr="00902AE0">
        <w:t>Statistical analysis was performed using GraphPad Prism (version 8, GraphPad Software, Boston, Massachusetts USA). The effect of educational grade and age on sleep quality components were compared using the Kruskal-</w:t>
      </w:r>
      <w:proofErr w:type="gramStart"/>
      <w:r w:rsidRPr="00902AE0">
        <w:t>Wallis</w:t>
      </w:r>
      <w:proofErr w:type="gramEnd"/>
      <w:r w:rsidRPr="00902AE0">
        <w:t xml:space="preserve"> test, but The effect of other factors comprising gender, educational status, and marital status were conducted using the Mann-Whitney test as the data did not follow a normal distribution.</w:t>
      </w:r>
    </w:p>
    <w:p w14:paraId="66477EA3" w14:textId="324A0714" w:rsidR="00DF2EB4" w:rsidRDefault="00902AE0" w:rsidP="001942CE">
      <w:pPr>
        <w:pStyle w:val="MainText"/>
      </w:pPr>
      <w:r w:rsidRPr="00902AE0">
        <w:t>The data are presented as mean ± standard error of the mean (SEM) and a p&lt;0.05 was regarded as the threshold for determining statistical significance.</w:t>
      </w:r>
    </w:p>
    <w:p w14:paraId="3CD94C8F" w14:textId="4EA9ECD2" w:rsidR="00902AE0" w:rsidRPr="009C0283" w:rsidRDefault="00902AE0" w:rsidP="001942CE">
      <w:pPr>
        <w:pStyle w:val="MainText"/>
      </w:pPr>
      <w:r w:rsidRPr="00902AE0">
        <w:t xml:space="preserve">Cohen’s d number was calculated using MATLAB (v2022, MathWorks Inc., Torrance, CA, USA) to determine the effect size. A number of d&lt;0.4 was considered weak, 0.4&lt;d&lt;0.8 was considered medium, and d&gt;0.8 was considered strong </w:t>
      </w:r>
      <w:sdt>
        <w:sdtPr>
          <w:alias w:val="To edit, see citavi.com/edit"/>
          <w:tag w:val="CitaviPlaceholder#091bfb39-78e6-47f6-a881-d9d1344079cb"/>
          <w:id w:val="1537929880"/>
          <w:placeholder>
            <w:docPart w:val="5B44A143275B401AB97522D31E192596"/>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mRkNTQ4LTcyZTAtNDI4Yi1hYWVjLTcwOGFlZTM0OWJkZCIsIlJhbmdlTGVuZ3RoIjo0LCJSZWZlcmVuY2VJZCI6ImRmZTNhNmRjLWFjODItNDU1NC1hNDM5LTg4ZDM5NTY4ODY5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NvYiIsIkxhc3ROYW1lIjoiQ29oZW4iLCJQcm90ZWN0ZWQiOmZhbHNlLCJTZXgiOjIsIkNyZWF0ZWRCeSI6Il9IYW5pZWgiLCJDcmVhdGVkT24iOiIyMDI0LTA0LTI5VDIyOjQ2OjQ1IiwiTW9kaWZpZWRCeSI6Il9IYW5pZWgiLCJJZCI6IjgyYTkzZDM4LWUxNzEtNDE4ZC04MDJiLWEwMDZmZjk4Mzg2MCIsIk1vZGlmaWVkT24iOiIyMDI0LTA0LTI5VDIyOjQ2OjQ1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aGVuIDIwMTMgLSBTdGF0aXN0aWNhbCBQb3dlciBBbmFseXNpcy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QzMjQvOTc4MDIwMzc3MTU4NyIsIkVkaXRvcnMiOltdLCJFdmFsdWF0aW9uQ29tcGxleGl0eSI6MCwiRXZhbHVhdGlvblNvdXJjZVRleHRGb3JtYXQiOjAsIkdyb3VwcyI6W10sIkhhc0xhYmVsMSI6ZmFsc2UsIkhhc0xhYmVsMiI6ZmFsc2UsIklzYm4iOiI5NzgxMTM0NzQyNzA3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zMjQvOTc4MDIwMzc3MTU4NyIsIlVyaVN0cmluZyI6Imh0dHBzOi8vZG9pLm9yZy8xMC40MzI0Lzk3ODAyMDM3NzE1O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}</w:instrText>
          </w:r>
          <w:r w:rsidRPr="00902AE0">
            <w:fldChar w:fldCharType="separate"/>
          </w:r>
          <w:r w:rsidRPr="00902AE0">
            <w:t>[27]</w:t>
          </w:r>
          <w:r w:rsidRPr="00902AE0">
            <w:fldChar w:fldCharType="end"/>
          </w:r>
        </w:sdtContent>
      </w:sdt>
      <w:r w:rsidRPr="00902AE0">
        <w:t>.</w:t>
      </w:r>
    </w:p>
    <w:p w14:paraId="7D972C73" w14:textId="1E85C1BB" w:rsidR="00A14137" w:rsidRDefault="00A14137" w:rsidP="00A14137">
      <w:pPr>
        <w:pStyle w:val="Mainheader"/>
      </w:pPr>
      <w:r>
        <w:t>RESULTS</w:t>
      </w:r>
    </w:p>
    <w:p w14:paraId="45C8925C" w14:textId="707E4A4E" w:rsidR="003703FE" w:rsidRDefault="00902AE0" w:rsidP="001942CE">
      <w:pPr>
        <w:pStyle w:val="Firstparagraph"/>
      </w:pPr>
      <w:r w:rsidRPr="00902AE0">
        <w:t>We first examined the overall sleep quality score of students. It was evaluated to be 6.8±0.49, indicating that 63.04% of students experienced poor sleep quality. The average sleep hours of the students were 6 h. Additional details are provided in Table 3.</w:t>
      </w:r>
    </w:p>
    <w:p w14:paraId="26DC3798" w14:textId="3F50B98D" w:rsidR="00902AE0" w:rsidRPr="00902AE0" w:rsidRDefault="00902AE0" w:rsidP="001942CE">
      <w:pPr>
        <w:pStyle w:val="MainText"/>
      </w:pPr>
      <w:r w:rsidRPr="00902AE0">
        <w:t xml:space="preserve">Then, the sleep quality index and its components were compared between different educational levels, including master's students, doctoral students, and postdoctoral researchers. A decreasing trend was observed from senior to doctorate, post-doctorate, in score of subjective sleep quality, sleep latency and sleep duration components, although this decrease was not significant. In addition, no significant difference was observed in the sleep efficiency and daytime dysfunction scores between different educational levels. The evaluation of the total score also showed that the educational levels had a medium effect on the reduction of this score, so that a medium effect was observed between master's degrees compared to doctoral and post-doctoral degrees indicating a better sleep quality among doctoral students and post-doctoral researchers (Figure 1). </w:t>
      </w:r>
    </w:p>
    <w:p w14:paraId="6C29C890" w14:textId="0F2A1272" w:rsidR="00902AE0" w:rsidRPr="00902AE0" w:rsidRDefault="00902AE0" w:rsidP="001942CE">
      <w:pPr>
        <w:pStyle w:val="MainText"/>
      </w:pPr>
      <w:r w:rsidRPr="00902AE0">
        <w:t xml:space="preserve">Then, the sleep quality index and its components were compared between males and females. The score of subjective sleep quality, sleep efficiency, sleep d </w:t>
      </w:r>
      <w:proofErr w:type="spellStart"/>
      <w:r w:rsidRPr="00902AE0">
        <w:t>isturbance</w:t>
      </w:r>
      <w:proofErr w:type="spellEnd"/>
      <w:r w:rsidRPr="00902AE0">
        <w:t>, and</w:t>
      </w:r>
      <w:r>
        <w:t xml:space="preserve"> </w:t>
      </w:r>
      <w:r w:rsidRPr="00902AE0">
        <w:t xml:space="preserve">daytime </w:t>
      </w:r>
      <w:r w:rsidR="00DC538B">
        <w:rPr>
          <w:noProof/>
        </w:rPr>
        <w:lastRenderedPageBreak/>
        <mc:AlternateContent>
          <mc:Choice Requires="wpg">
            <w:drawing>
              <wp:anchor distT="0" distB="0" distL="114300" distR="114300" simplePos="0" relativeHeight="251665408" behindDoc="0" locked="0" layoutInCell="1" allowOverlap="1" wp14:anchorId="32AF166D" wp14:editId="52741134">
                <wp:simplePos x="0" y="0"/>
                <wp:positionH relativeFrom="column">
                  <wp:posOffset>391160</wp:posOffset>
                </wp:positionH>
                <wp:positionV relativeFrom="paragraph">
                  <wp:posOffset>0</wp:posOffset>
                </wp:positionV>
                <wp:extent cx="5687060" cy="7950835"/>
                <wp:effectExtent l="0" t="0" r="8890" b="12065"/>
                <wp:wrapTopAndBottom/>
                <wp:docPr id="1860729213" name="Group 17"/>
                <wp:cNvGraphicFramePr/>
                <a:graphic xmlns:a="http://schemas.openxmlformats.org/drawingml/2006/main">
                  <a:graphicData uri="http://schemas.microsoft.com/office/word/2010/wordprocessingGroup">
                    <wpg:wgp>
                      <wpg:cNvGrpSpPr/>
                      <wpg:grpSpPr>
                        <a:xfrm>
                          <a:off x="0" y="0"/>
                          <a:ext cx="5687060" cy="7950835"/>
                          <a:chOff x="0" y="0"/>
                          <a:chExt cx="5687060" cy="7960011"/>
                        </a:xfrm>
                      </wpg:grpSpPr>
                      <pic:pic xmlns:pic="http://schemas.openxmlformats.org/drawingml/2006/picture">
                        <pic:nvPicPr>
                          <pic:cNvPr id="1261814066" name="Picture 16"/>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919741" y="0"/>
                            <a:ext cx="3848202" cy="7194263"/>
                          </a:xfrm>
                          <a:prstGeom prst="rect">
                            <a:avLst/>
                          </a:prstGeom>
                          <a:noFill/>
                        </pic:spPr>
                      </pic:pic>
                      <wps:wsp>
                        <wps:cNvPr id="819993000" name="Text Box 1"/>
                        <wps:cNvSpPr txBox="1"/>
                        <wps:spPr>
                          <a:xfrm>
                            <a:off x="0" y="7314216"/>
                            <a:ext cx="5687060" cy="645795"/>
                          </a:xfrm>
                          <a:prstGeom prst="rect">
                            <a:avLst/>
                          </a:prstGeom>
                          <a:noFill/>
                          <a:ln>
                            <a:noFill/>
                          </a:ln>
                        </wps:spPr>
                        <wps:txbx>
                          <w:txbxContent>
                            <w:p w14:paraId="7395C8FC" w14:textId="77777777" w:rsidR="001A6E28" w:rsidRPr="00B80762" w:rsidRDefault="001A6E28" w:rsidP="001A6E28">
                              <w:pPr>
                                <w:pStyle w:val="MDPI42tablebody"/>
                                <w:jc w:val="both"/>
                                <w:rPr>
                                  <w:rFonts w:asciiTheme="minorBidi" w:eastAsiaTheme="minorHAnsi" w:hAnsiTheme="minorBidi" w:cstheme="minorBidi"/>
                                  <w:noProof/>
                                  <w:szCs w:val="22"/>
                                </w:rPr>
                              </w:pPr>
                              <w:r w:rsidRPr="00F529A4">
                                <w:rPr>
                                  <w:rFonts w:asciiTheme="minorBidi" w:hAnsiTheme="minorBidi" w:cstheme="minorBidi"/>
                                  <w:b/>
                                  <w:bCs/>
                                </w:rPr>
                                <w:t>Figure 1.</w:t>
                              </w:r>
                              <w:r w:rsidRPr="00A33295">
                                <w:rPr>
                                  <w:rFonts w:asciiTheme="minorBidi" w:hAnsiTheme="minorBidi" w:cstheme="minorBidi"/>
                                </w:rPr>
                                <w:t xml:space="preserve"> </w:t>
                              </w:r>
                              <w:proofErr w:type="spellStart"/>
                              <w:r w:rsidRPr="00A33295">
                                <w:rPr>
                                  <w:rFonts w:asciiTheme="minorBidi" w:hAnsiTheme="minorBidi" w:cstheme="minorBidi"/>
                                </w:rPr>
                                <w:t>Comparision</w:t>
                              </w:r>
                              <w:proofErr w:type="spellEnd"/>
                              <w:r w:rsidRPr="00A33295">
                                <w:rPr>
                                  <w:rFonts w:asciiTheme="minorBidi" w:hAnsiTheme="minorBidi" w:cstheme="minorBidi"/>
                                </w:rPr>
                                <w:t xml:space="preserve"> of sleep quality and its components between students with different </w:t>
                              </w:r>
                              <w:r>
                                <w:rPr>
                                  <w:rFonts w:asciiTheme="minorBidi" w:hAnsiTheme="minorBidi" w:cstheme="minorBidi"/>
                                </w:rPr>
                                <w:t>educational grade</w:t>
                              </w:r>
                              <w:r w:rsidRPr="00A33295">
                                <w:rPr>
                                  <w:rFonts w:asciiTheme="minorBidi" w:hAnsiTheme="minorBidi" w:cstheme="minorBidi"/>
                                </w:rPr>
                                <w:t>. Kruskal-</w:t>
                              </w:r>
                              <w:proofErr w:type="gramStart"/>
                              <w:r w:rsidRPr="00A33295">
                                <w:rPr>
                                  <w:rFonts w:asciiTheme="minorBidi" w:hAnsiTheme="minorBidi" w:cstheme="minorBidi"/>
                                </w:rPr>
                                <w:t>Wallis</w:t>
                              </w:r>
                              <w:proofErr w:type="gramEnd"/>
                              <w:r w:rsidRPr="00A33295">
                                <w:rPr>
                                  <w:rFonts w:asciiTheme="minorBidi" w:hAnsiTheme="minorBidi" w:cstheme="minorBidi"/>
                                </w:rPr>
                                <w:t xml:space="preserve"> test; *p&lt;0.05; f shows Cohen’s d number</w:t>
                              </w:r>
                              <w:r>
                                <w:rPr>
                                  <w:rFonts w:asciiTheme="minorBidi" w:hAnsiTheme="minorBidi" w:cstheme="minorBidi"/>
                                </w:rPr>
                                <w:t xml:space="preserve">; </w:t>
                              </w:r>
                              <w:proofErr w:type="spellStart"/>
                              <w:r w:rsidRPr="00A33295">
                                <w:rPr>
                                  <w:rFonts w:asciiTheme="minorBidi" w:hAnsiTheme="minorBidi" w:cstheme="minorBidi"/>
                                </w:rPr>
                                <w:t>mean±SEM</w:t>
                              </w:r>
                              <w:proofErr w:type="spellEnd"/>
                              <w:r w:rsidRPr="00A33295">
                                <w:rPr>
                                  <w:rFonts w:asciiTheme="minorBidi" w:hAnsiTheme="minorBidi" w:cstheme="minorBidi"/>
                                </w:rPr>
                                <w:t>.</w:t>
                              </w:r>
                            </w:p>
                            <w:p w14:paraId="0D3435ED" w14:textId="20D3ACB8" w:rsidR="001A6E28" w:rsidRPr="008B0D15" w:rsidRDefault="001A6E28" w:rsidP="001A6E28">
                              <w:pPr>
                                <w:pStyle w:val="Caption"/>
                                <w:bidi w:val="0"/>
                                <w:rPr>
                                  <w:rFonts w:asciiTheme="majorBidi" w:eastAsia="STIX-Regular" w:hAnsiTheme="majorBidi" w:cstheme="majorBidi"/>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2AF166D" id="Group 17" o:spid="_x0000_s1035" style="position:absolute;left:0;text-align:left;margin-left:30.8pt;margin-top:0;width:447.8pt;height:626.05pt;z-index:251665408;mso-height-relative:margin" coordsize="56870,79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">
                <v:shape id="Picture 16" o:spid="_x0000_s1036" type="#_x0000_t75" style="position:absolute;left:9197;width:38482;height:71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">
                  <v:imagedata r:id="rId22" o:title=""/>
                </v:shape>
                <v:shape id="Text Box 1" o:spid="_x0000_s1037" type="#_x0000_t202" style="position:absolute;top:73142;width:56870;height:6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" filled="f" stroked="f">
                  <v:textbox inset="0,0,0,0">
                    <w:txbxContent>
                      <w:p w14:paraId="7395C8FC" w14:textId="77777777" w:rsidR="001A6E28" w:rsidRPr="00B80762" w:rsidRDefault="001A6E28" w:rsidP="001A6E28">
                        <w:pPr>
                          <w:pStyle w:val="MDPI42tablebody"/>
                          <w:jc w:val="both"/>
                          <w:rPr>
                            <w:rFonts w:asciiTheme="minorBidi" w:eastAsiaTheme="minorHAnsi" w:hAnsiTheme="minorBidi" w:cstheme="minorBidi"/>
                            <w:noProof/>
                            <w:szCs w:val="22"/>
                          </w:rPr>
                        </w:pPr>
                        <w:r w:rsidRPr="00F529A4">
                          <w:rPr>
                            <w:rFonts w:asciiTheme="minorBidi" w:hAnsiTheme="minorBidi" w:cstheme="minorBidi"/>
                            <w:b/>
                            <w:bCs/>
                          </w:rPr>
                          <w:t>Figure 1.</w:t>
                        </w:r>
                        <w:r w:rsidRPr="00A33295">
                          <w:rPr>
                            <w:rFonts w:asciiTheme="minorBidi" w:hAnsiTheme="minorBidi" w:cstheme="minorBidi"/>
                          </w:rPr>
                          <w:t xml:space="preserve"> </w:t>
                        </w:r>
                        <w:proofErr w:type="spellStart"/>
                        <w:r w:rsidRPr="00A33295">
                          <w:rPr>
                            <w:rFonts w:asciiTheme="minorBidi" w:hAnsiTheme="minorBidi" w:cstheme="minorBidi"/>
                          </w:rPr>
                          <w:t>Comparision</w:t>
                        </w:r>
                        <w:proofErr w:type="spellEnd"/>
                        <w:r w:rsidRPr="00A33295">
                          <w:rPr>
                            <w:rFonts w:asciiTheme="minorBidi" w:hAnsiTheme="minorBidi" w:cstheme="minorBidi"/>
                          </w:rPr>
                          <w:t xml:space="preserve"> of sleep quality and its components between students with different </w:t>
                        </w:r>
                        <w:r>
                          <w:rPr>
                            <w:rFonts w:asciiTheme="minorBidi" w:hAnsiTheme="minorBidi" w:cstheme="minorBidi"/>
                          </w:rPr>
                          <w:t>educational grade</w:t>
                        </w:r>
                        <w:r w:rsidRPr="00A33295">
                          <w:rPr>
                            <w:rFonts w:asciiTheme="minorBidi" w:hAnsiTheme="minorBidi" w:cstheme="minorBidi"/>
                          </w:rPr>
                          <w:t>. Kruskal-</w:t>
                        </w:r>
                        <w:proofErr w:type="gramStart"/>
                        <w:r w:rsidRPr="00A33295">
                          <w:rPr>
                            <w:rFonts w:asciiTheme="minorBidi" w:hAnsiTheme="minorBidi" w:cstheme="minorBidi"/>
                          </w:rPr>
                          <w:t>Wallis</w:t>
                        </w:r>
                        <w:proofErr w:type="gramEnd"/>
                        <w:r w:rsidRPr="00A33295">
                          <w:rPr>
                            <w:rFonts w:asciiTheme="minorBidi" w:hAnsiTheme="minorBidi" w:cstheme="minorBidi"/>
                          </w:rPr>
                          <w:t xml:space="preserve"> test; *p&lt;0.05; f shows Cohen’s d number</w:t>
                        </w:r>
                        <w:r>
                          <w:rPr>
                            <w:rFonts w:asciiTheme="minorBidi" w:hAnsiTheme="minorBidi" w:cstheme="minorBidi"/>
                          </w:rPr>
                          <w:t xml:space="preserve">; </w:t>
                        </w:r>
                        <w:proofErr w:type="spellStart"/>
                        <w:r w:rsidRPr="00A33295">
                          <w:rPr>
                            <w:rFonts w:asciiTheme="minorBidi" w:hAnsiTheme="minorBidi" w:cstheme="minorBidi"/>
                          </w:rPr>
                          <w:t>mean±SEM</w:t>
                        </w:r>
                        <w:proofErr w:type="spellEnd"/>
                        <w:r w:rsidRPr="00A33295">
                          <w:rPr>
                            <w:rFonts w:asciiTheme="minorBidi" w:hAnsiTheme="minorBidi" w:cstheme="minorBidi"/>
                          </w:rPr>
                          <w:t>.</w:t>
                        </w:r>
                      </w:p>
                      <w:p w14:paraId="0D3435ED" w14:textId="20D3ACB8" w:rsidR="001A6E28" w:rsidRPr="008B0D15" w:rsidRDefault="001A6E28" w:rsidP="001A6E28">
                        <w:pPr>
                          <w:pStyle w:val="Caption"/>
                          <w:bidi w:val="0"/>
                          <w:rPr>
                            <w:rFonts w:asciiTheme="majorBidi" w:eastAsia="STIX-Regular" w:hAnsiTheme="majorBidi" w:cstheme="majorBidi"/>
                          </w:rPr>
                        </w:pPr>
                      </w:p>
                    </w:txbxContent>
                  </v:textbox>
                </v:shape>
                <w10:wrap type="topAndBottom"/>
              </v:group>
            </w:pict>
          </mc:Fallback>
        </mc:AlternateContent>
      </w:r>
      <w:r w:rsidRPr="00902AE0">
        <w:t>dysfunction components showed an insignificant reduction in males compared to females. Evaluation of sleep latency component showed a significant reduction in its score in males compared to females (p&lt;0.05). In addition, total score was significantly lower in males than female students, implying a better sleep quality in males (p&lt;0.05, Figure 2).</w:t>
      </w:r>
    </w:p>
    <w:p w14:paraId="1A002AB0" w14:textId="5F587C51" w:rsidR="00902AE0" w:rsidRPr="00902AE0" w:rsidRDefault="00902AE0" w:rsidP="001942CE">
      <w:pPr>
        <w:pStyle w:val="MainText"/>
      </w:pPr>
      <w:r w:rsidRPr="00902AE0">
        <w:t xml:space="preserve">We then proceeded to analyze the sleep quality index and its components among various age </w:t>
      </w:r>
      <w:r w:rsidR="00881B1E">
        <w:rPr>
          <w:noProof/>
        </w:rPr>
        <w:lastRenderedPageBreak/>
        <mc:AlternateContent>
          <mc:Choice Requires="wpg">
            <w:drawing>
              <wp:anchor distT="0" distB="0" distL="114300" distR="114300" simplePos="0" relativeHeight="251669504" behindDoc="0" locked="0" layoutInCell="1" allowOverlap="1" wp14:anchorId="592EC9FE" wp14:editId="522AB874">
                <wp:simplePos x="0" y="0"/>
                <wp:positionH relativeFrom="margin">
                  <wp:posOffset>299085</wp:posOffset>
                </wp:positionH>
                <wp:positionV relativeFrom="paragraph">
                  <wp:posOffset>501</wp:posOffset>
                </wp:positionV>
                <wp:extent cx="5687060" cy="7979410"/>
                <wp:effectExtent l="0" t="0" r="8890" b="2540"/>
                <wp:wrapTopAndBottom/>
                <wp:docPr id="2048056127" name="Group 19"/>
                <wp:cNvGraphicFramePr/>
                <a:graphic xmlns:a="http://schemas.openxmlformats.org/drawingml/2006/main">
                  <a:graphicData uri="http://schemas.microsoft.com/office/word/2010/wordprocessingGroup">
                    <wpg:wgp>
                      <wpg:cNvGrpSpPr/>
                      <wpg:grpSpPr>
                        <a:xfrm>
                          <a:off x="0" y="0"/>
                          <a:ext cx="5687060" cy="7979410"/>
                          <a:chOff x="0" y="-12901"/>
                          <a:chExt cx="5687060" cy="7995282"/>
                        </a:xfrm>
                      </wpg:grpSpPr>
                      <pic:pic xmlns:pic="http://schemas.openxmlformats.org/drawingml/2006/picture">
                        <pic:nvPicPr>
                          <pic:cNvPr id="845100698" name="Picture 18"/>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992227" y="-12901"/>
                            <a:ext cx="3961251" cy="7209778"/>
                          </a:xfrm>
                          <a:prstGeom prst="rect">
                            <a:avLst/>
                          </a:prstGeom>
                          <a:noFill/>
                        </pic:spPr>
                      </pic:pic>
                      <wps:wsp>
                        <wps:cNvPr id="1371832926" name="Text Box 1"/>
                        <wps:cNvSpPr txBox="1"/>
                        <wps:spPr>
                          <a:xfrm>
                            <a:off x="0" y="7332033"/>
                            <a:ext cx="5687060" cy="650348"/>
                          </a:xfrm>
                          <a:prstGeom prst="rect">
                            <a:avLst/>
                          </a:prstGeom>
                          <a:noFill/>
                          <a:ln>
                            <a:noFill/>
                          </a:ln>
                        </wps:spPr>
                        <wps:txbx>
                          <w:txbxContent>
                            <w:p w14:paraId="40DC71C6" w14:textId="378A5087" w:rsidR="001748FC" w:rsidRPr="001748FC" w:rsidRDefault="001748FC" w:rsidP="001748FC">
                              <w:pPr>
                                <w:pStyle w:val="MDPI41tablecaption"/>
                                <w:spacing w:before="0" w:after="0"/>
                                <w:ind w:left="0"/>
                                <w:jc w:val="left"/>
                                <w:rPr>
                                  <w:rFonts w:ascii="Arial" w:eastAsiaTheme="minorHAnsi" w:hAnsi="Arial" w:cs="Arial"/>
                                  <w:sz w:val="20"/>
                                  <w:szCs w:val="20"/>
                                </w:rPr>
                              </w:pPr>
                              <w:r w:rsidRPr="001748FC">
                                <w:rPr>
                                  <w:rFonts w:ascii="Arial" w:hAnsi="Arial" w:cs="Arial"/>
                                  <w:b/>
                                  <w:bCs/>
                                  <w:sz w:val="20"/>
                                  <w:szCs w:val="20"/>
                                </w:rPr>
                                <w:t>Figure 2.</w:t>
                              </w:r>
                              <w:r w:rsidRPr="00D84EE0">
                                <w:rPr>
                                  <w:rFonts w:ascii="Arial" w:hAnsi="Arial" w:cs="Arial"/>
                                  <w:sz w:val="20"/>
                                  <w:szCs w:val="20"/>
                                </w:rPr>
                                <w:t xml:space="preserve"> </w:t>
                              </w:r>
                              <w:proofErr w:type="spellStart"/>
                              <w:r w:rsidRPr="00D84EE0">
                                <w:rPr>
                                  <w:rFonts w:ascii="Arial" w:hAnsi="Arial" w:cs="Arial"/>
                                  <w:sz w:val="20"/>
                                  <w:szCs w:val="20"/>
                                </w:rPr>
                                <w:t>Comparision</w:t>
                              </w:r>
                              <w:proofErr w:type="spellEnd"/>
                              <w:r w:rsidRPr="00D84EE0">
                                <w:rPr>
                                  <w:rFonts w:ascii="Arial" w:hAnsi="Arial" w:cs="Arial"/>
                                  <w:sz w:val="20"/>
                                  <w:szCs w:val="20"/>
                                </w:rPr>
                                <w:t xml:space="preserve"> of sleep quality and its components between students with different </w:t>
                              </w:r>
                              <w:r>
                                <w:rPr>
                                  <w:rFonts w:ascii="Arial" w:hAnsi="Arial" w:cs="Arial"/>
                                  <w:sz w:val="20"/>
                                  <w:szCs w:val="20"/>
                                </w:rPr>
                                <w:t>gender</w:t>
                              </w:r>
                              <w:r w:rsidRPr="00D84EE0">
                                <w:rPr>
                                  <w:rFonts w:ascii="Arial" w:hAnsi="Arial" w:cs="Arial"/>
                                  <w:sz w:val="20"/>
                                  <w:szCs w:val="20"/>
                                </w:rPr>
                                <w:t>. Mann-Whitney U Test</w:t>
                              </w:r>
                              <w:r>
                                <w:rPr>
                                  <w:rFonts w:ascii="Arial" w:hAnsi="Arial" w:cs="Arial"/>
                                  <w:sz w:val="20"/>
                                  <w:szCs w:val="20"/>
                                </w:rPr>
                                <w:t>;</w:t>
                              </w:r>
                              <w:r w:rsidRPr="00D84EE0">
                                <w:rPr>
                                  <w:rFonts w:ascii="Arial" w:hAnsi="Arial" w:cs="Arial"/>
                                  <w:sz w:val="20"/>
                                  <w:szCs w:val="20"/>
                                </w:rPr>
                                <w:t xml:space="preserve"> *p&lt;0.05</w:t>
                              </w:r>
                              <w:r>
                                <w:rPr>
                                  <w:rFonts w:ascii="Arial" w:hAnsi="Arial" w:cs="Arial"/>
                                  <w:sz w:val="20"/>
                                  <w:szCs w:val="20"/>
                                </w:rPr>
                                <w:t xml:space="preserve">; </w:t>
                              </w:r>
                              <w:proofErr w:type="spellStart"/>
                              <w:r w:rsidRPr="00A33295">
                                <w:rPr>
                                  <w:rFonts w:ascii="Arial" w:hAnsi="Arial" w:cs="Arial"/>
                                  <w:sz w:val="20"/>
                                  <w:szCs w:val="20"/>
                                </w:rPr>
                                <w:t>mean±SEM</w:t>
                              </w:r>
                              <w:proofErr w:type="spellEnd"/>
                              <w:r w:rsidRPr="00D84EE0">
                                <w:rPr>
                                  <w:rFonts w:ascii="Arial" w:hAnsi="Arial" w:cs="Arial"/>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92EC9FE" id="Group 19" o:spid="_x0000_s1038" style="position:absolute;left:0;text-align:left;margin-left:23.55pt;margin-top:.05pt;width:447.8pt;height:628.3pt;z-index:251669504;mso-position-horizontal-relative:margin;mso-height-relative:margin" coordorigin=",-129" coordsize="56870,79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">
                <v:shape id="Picture 18" o:spid="_x0000_s1039" type="#_x0000_t75" style="position:absolute;left:9922;top:-129;width:39612;height:72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">
                  <v:imagedata r:id="rId24" o:title=""/>
                </v:shape>
                <v:shape id="Text Box 1" o:spid="_x0000_s1040" type="#_x0000_t202" style="position:absolute;top:73320;width:56870;height:6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" filled="f" stroked="f">
                  <v:textbox inset="0,0,0,0">
                    <w:txbxContent>
                      <w:p w14:paraId="40DC71C6" w14:textId="378A5087" w:rsidR="001748FC" w:rsidRPr="001748FC" w:rsidRDefault="001748FC" w:rsidP="001748FC">
                        <w:pPr>
                          <w:pStyle w:val="MDPI41tablecaption"/>
                          <w:spacing w:before="0" w:after="0"/>
                          <w:ind w:left="0"/>
                          <w:jc w:val="left"/>
                          <w:rPr>
                            <w:rFonts w:ascii="Arial" w:eastAsiaTheme="minorHAnsi" w:hAnsi="Arial" w:cs="Arial"/>
                            <w:sz w:val="20"/>
                            <w:szCs w:val="20"/>
                          </w:rPr>
                        </w:pPr>
                        <w:r w:rsidRPr="001748FC">
                          <w:rPr>
                            <w:rFonts w:ascii="Arial" w:hAnsi="Arial" w:cs="Arial"/>
                            <w:b/>
                            <w:bCs/>
                            <w:sz w:val="20"/>
                            <w:szCs w:val="20"/>
                          </w:rPr>
                          <w:t>Figure 2.</w:t>
                        </w:r>
                        <w:r w:rsidRPr="00D84EE0">
                          <w:rPr>
                            <w:rFonts w:ascii="Arial" w:hAnsi="Arial" w:cs="Arial"/>
                            <w:sz w:val="20"/>
                            <w:szCs w:val="20"/>
                          </w:rPr>
                          <w:t xml:space="preserve"> </w:t>
                        </w:r>
                        <w:proofErr w:type="spellStart"/>
                        <w:r w:rsidRPr="00D84EE0">
                          <w:rPr>
                            <w:rFonts w:ascii="Arial" w:hAnsi="Arial" w:cs="Arial"/>
                            <w:sz w:val="20"/>
                            <w:szCs w:val="20"/>
                          </w:rPr>
                          <w:t>Comparision</w:t>
                        </w:r>
                        <w:proofErr w:type="spellEnd"/>
                        <w:r w:rsidRPr="00D84EE0">
                          <w:rPr>
                            <w:rFonts w:ascii="Arial" w:hAnsi="Arial" w:cs="Arial"/>
                            <w:sz w:val="20"/>
                            <w:szCs w:val="20"/>
                          </w:rPr>
                          <w:t xml:space="preserve"> of sleep quality and its components between students with different </w:t>
                        </w:r>
                        <w:r>
                          <w:rPr>
                            <w:rFonts w:ascii="Arial" w:hAnsi="Arial" w:cs="Arial"/>
                            <w:sz w:val="20"/>
                            <w:szCs w:val="20"/>
                          </w:rPr>
                          <w:t>gender</w:t>
                        </w:r>
                        <w:r w:rsidRPr="00D84EE0">
                          <w:rPr>
                            <w:rFonts w:ascii="Arial" w:hAnsi="Arial" w:cs="Arial"/>
                            <w:sz w:val="20"/>
                            <w:szCs w:val="20"/>
                          </w:rPr>
                          <w:t>. Mann-Whitney U Test</w:t>
                        </w:r>
                        <w:r>
                          <w:rPr>
                            <w:rFonts w:ascii="Arial" w:hAnsi="Arial" w:cs="Arial"/>
                            <w:sz w:val="20"/>
                            <w:szCs w:val="20"/>
                          </w:rPr>
                          <w:t>;</w:t>
                        </w:r>
                        <w:r w:rsidRPr="00D84EE0">
                          <w:rPr>
                            <w:rFonts w:ascii="Arial" w:hAnsi="Arial" w:cs="Arial"/>
                            <w:sz w:val="20"/>
                            <w:szCs w:val="20"/>
                          </w:rPr>
                          <w:t xml:space="preserve"> *p&lt;0.05</w:t>
                        </w:r>
                        <w:r>
                          <w:rPr>
                            <w:rFonts w:ascii="Arial" w:hAnsi="Arial" w:cs="Arial"/>
                            <w:sz w:val="20"/>
                            <w:szCs w:val="20"/>
                          </w:rPr>
                          <w:t xml:space="preserve">; </w:t>
                        </w:r>
                        <w:proofErr w:type="spellStart"/>
                        <w:r w:rsidRPr="00A33295">
                          <w:rPr>
                            <w:rFonts w:ascii="Arial" w:hAnsi="Arial" w:cs="Arial"/>
                            <w:sz w:val="20"/>
                            <w:szCs w:val="20"/>
                          </w:rPr>
                          <w:t>mean±SEM</w:t>
                        </w:r>
                        <w:proofErr w:type="spellEnd"/>
                        <w:r w:rsidRPr="00D84EE0">
                          <w:rPr>
                            <w:rFonts w:ascii="Arial" w:hAnsi="Arial" w:cs="Arial"/>
                            <w:sz w:val="20"/>
                            <w:szCs w:val="20"/>
                          </w:rPr>
                          <w:t>.</w:t>
                        </w:r>
                      </w:p>
                    </w:txbxContent>
                  </v:textbox>
                </v:shape>
                <w10:wrap type="topAndBottom" anchorx="margin"/>
              </v:group>
            </w:pict>
          </mc:Fallback>
        </mc:AlternateContent>
      </w:r>
      <w:r w:rsidRPr="00902AE0">
        <w:t xml:space="preserve">groups. The participants were categorized into three age ranges: 24-29, 30-34, and 35-39 years old. Our findings revealed that there were no significant differences in the scores of the different components of sleep quality among the different age categories, with the exception of a moderate effect indicating a decrease in daytime dysfunction score in the 30-34 age group compared to the 24-29 age group (f=0.43). Moreover, there was a significant reduction in this </w:t>
      </w:r>
      <w:r w:rsidR="00881B1E">
        <w:rPr>
          <w:noProof/>
        </w:rPr>
        <w:lastRenderedPageBreak/>
        <mc:AlternateContent>
          <mc:Choice Requires="wpg">
            <w:drawing>
              <wp:anchor distT="0" distB="0" distL="114300" distR="114300" simplePos="0" relativeHeight="251673600" behindDoc="0" locked="0" layoutInCell="1" allowOverlap="1" wp14:anchorId="285650E0" wp14:editId="1B3DDD48">
                <wp:simplePos x="0" y="0"/>
                <wp:positionH relativeFrom="margin">
                  <wp:posOffset>374650</wp:posOffset>
                </wp:positionH>
                <wp:positionV relativeFrom="paragraph">
                  <wp:posOffset>0</wp:posOffset>
                </wp:positionV>
                <wp:extent cx="5687060" cy="7960360"/>
                <wp:effectExtent l="0" t="0" r="8890" b="2540"/>
                <wp:wrapTopAndBottom/>
                <wp:docPr id="1624015198" name="Group 21"/>
                <wp:cNvGraphicFramePr/>
                <a:graphic xmlns:a="http://schemas.openxmlformats.org/drawingml/2006/main">
                  <a:graphicData uri="http://schemas.microsoft.com/office/word/2010/wordprocessingGroup">
                    <wpg:wgp>
                      <wpg:cNvGrpSpPr/>
                      <wpg:grpSpPr>
                        <a:xfrm>
                          <a:off x="0" y="0"/>
                          <a:ext cx="5687060" cy="7960360"/>
                          <a:chOff x="0" y="-1"/>
                          <a:chExt cx="5687060" cy="7973654"/>
                        </a:xfrm>
                      </wpg:grpSpPr>
                      <pic:pic xmlns:pic="http://schemas.openxmlformats.org/drawingml/2006/picture">
                        <pic:nvPicPr>
                          <pic:cNvPr id="833559432" name="Picture 20"/>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662542" y="-1"/>
                            <a:ext cx="4339890" cy="7192288"/>
                          </a:xfrm>
                          <a:prstGeom prst="rect">
                            <a:avLst/>
                          </a:prstGeom>
                          <a:noFill/>
                        </pic:spPr>
                      </pic:pic>
                      <wps:wsp>
                        <wps:cNvPr id="1362331013" name="Text Box 1"/>
                        <wps:cNvSpPr txBox="1"/>
                        <wps:spPr>
                          <a:xfrm>
                            <a:off x="0" y="7323381"/>
                            <a:ext cx="5687060" cy="650272"/>
                          </a:xfrm>
                          <a:prstGeom prst="rect">
                            <a:avLst/>
                          </a:prstGeom>
                          <a:solidFill>
                            <a:prstClr val="white"/>
                          </a:solidFill>
                          <a:ln>
                            <a:noFill/>
                          </a:ln>
                        </wps:spPr>
                        <wps:txbx>
                          <w:txbxContent>
                            <w:p w14:paraId="04985FD1" w14:textId="77777777" w:rsidR="001748FC" w:rsidRPr="000048BA" w:rsidRDefault="001748FC" w:rsidP="001748FC">
                              <w:pPr>
                                <w:pStyle w:val="Captions"/>
                              </w:pPr>
                              <w:r w:rsidRPr="001748FC">
                                <w:rPr>
                                  <w:b/>
                                  <w:bCs/>
                                </w:rPr>
                                <w:t>Figure 3.</w:t>
                              </w:r>
                              <w:r w:rsidRPr="00D84EE0">
                                <w:t xml:space="preserve"> </w:t>
                              </w:r>
                              <w:proofErr w:type="spellStart"/>
                              <w:r w:rsidRPr="00D84EE0">
                                <w:t>Comparision</w:t>
                              </w:r>
                              <w:proofErr w:type="spellEnd"/>
                              <w:r w:rsidRPr="00D84EE0">
                                <w:t xml:space="preserve"> of sleep quality and its components between students with different </w:t>
                              </w:r>
                              <w:r>
                                <w:t>age</w:t>
                              </w:r>
                              <w:r w:rsidRPr="00D84EE0">
                                <w:t>. Kruskal-</w:t>
                              </w:r>
                              <w:proofErr w:type="gramStart"/>
                              <w:r w:rsidRPr="00D84EE0">
                                <w:t>Wallis</w:t>
                              </w:r>
                              <w:proofErr w:type="gramEnd"/>
                              <w:r w:rsidRPr="00D84EE0">
                                <w:t xml:space="preserve"> test</w:t>
                              </w:r>
                              <w:r>
                                <w:t>;</w:t>
                              </w:r>
                              <w:r w:rsidRPr="00D84EE0">
                                <w:t xml:space="preserve"> *p&lt;0.05</w:t>
                              </w:r>
                              <w:r>
                                <w:t xml:space="preserve">; f shows </w:t>
                              </w:r>
                              <w:r w:rsidRPr="00A33295">
                                <w:t xml:space="preserve">Cohen’s </w:t>
                              </w:r>
                              <w:r>
                                <w:t xml:space="preserve">d number; </w:t>
                              </w:r>
                              <w:proofErr w:type="spellStart"/>
                              <w:r w:rsidRPr="00A33295">
                                <w:t>mean±SEM</w:t>
                              </w:r>
                              <w:proofErr w:type="spellEnd"/>
                              <w:r w:rsidRPr="00D84EE0">
                                <w:t>.</w:t>
                              </w:r>
                            </w:p>
                            <w:p w14:paraId="7D6A70DC" w14:textId="745F3C47" w:rsidR="001748FC" w:rsidRPr="00BB2113" w:rsidRDefault="001748FC" w:rsidP="001748FC">
                              <w:pPr>
                                <w:pStyle w:val="Caption"/>
                                <w:bidi w:val="0"/>
                                <w:rPr>
                                  <w:rFonts w:asciiTheme="majorBidi" w:eastAsia="STIX-Regular" w:hAnsiTheme="majorBidi" w:cstheme="majorBidi"/>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85650E0" id="Group 21" o:spid="_x0000_s1041" style="position:absolute;left:0;text-align:left;margin-left:29.5pt;margin-top:0;width:447.8pt;height:626.8pt;z-index:251673600;mso-position-horizontal-relative:margin;mso-height-relative:margin" coordorigin="" coordsize="56870,79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">
                <v:shape id="Picture 20" o:spid="_x0000_s1042" type="#_x0000_t75" style="position:absolute;left:6625;width:43399;height:719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">
                  <v:imagedata r:id="rId26" o:title=""/>
                </v:shape>
                <v:shape id="Text Box 1" o:spid="_x0000_s1043" type="#_x0000_t202" style="position:absolute;top:73233;width:56870;height:6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" stroked="f">
                  <v:textbox inset="0,0,0,0">
                    <w:txbxContent>
                      <w:p w14:paraId="04985FD1" w14:textId="77777777" w:rsidR="001748FC" w:rsidRPr="000048BA" w:rsidRDefault="001748FC" w:rsidP="001748FC">
                        <w:pPr>
                          <w:pStyle w:val="Captions"/>
                        </w:pPr>
                        <w:r w:rsidRPr="001748FC">
                          <w:rPr>
                            <w:b/>
                            <w:bCs/>
                          </w:rPr>
                          <w:t>Figure 3.</w:t>
                        </w:r>
                        <w:r w:rsidRPr="00D84EE0">
                          <w:t xml:space="preserve"> </w:t>
                        </w:r>
                        <w:proofErr w:type="spellStart"/>
                        <w:r w:rsidRPr="00D84EE0">
                          <w:t>Comparision</w:t>
                        </w:r>
                        <w:proofErr w:type="spellEnd"/>
                        <w:r w:rsidRPr="00D84EE0">
                          <w:t xml:space="preserve"> of sleep quality and its components between students with different </w:t>
                        </w:r>
                        <w:r>
                          <w:t>age</w:t>
                        </w:r>
                        <w:r w:rsidRPr="00D84EE0">
                          <w:t>. Kruskal-</w:t>
                        </w:r>
                        <w:proofErr w:type="gramStart"/>
                        <w:r w:rsidRPr="00D84EE0">
                          <w:t>Wallis</w:t>
                        </w:r>
                        <w:proofErr w:type="gramEnd"/>
                        <w:r w:rsidRPr="00D84EE0">
                          <w:t xml:space="preserve"> test</w:t>
                        </w:r>
                        <w:r>
                          <w:t>;</w:t>
                        </w:r>
                        <w:r w:rsidRPr="00D84EE0">
                          <w:t xml:space="preserve"> *p&lt;0.05</w:t>
                        </w:r>
                        <w:r>
                          <w:t xml:space="preserve">; f shows </w:t>
                        </w:r>
                        <w:r w:rsidRPr="00A33295">
                          <w:t xml:space="preserve">Cohen’s </w:t>
                        </w:r>
                        <w:r>
                          <w:t xml:space="preserve">d number; </w:t>
                        </w:r>
                        <w:proofErr w:type="spellStart"/>
                        <w:r w:rsidRPr="00A33295">
                          <w:t>mean±SEM</w:t>
                        </w:r>
                        <w:proofErr w:type="spellEnd"/>
                        <w:r w:rsidRPr="00D84EE0">
                          <w:t>.</w:t>
                        </w:r>
                      </w:p>
                      <w:p w14:paraId="7D6A70DC" w14:textId="745F3C47" w:rsidR="001748FC" w:rsidRPr="00BB2113" w:rsidRDefault="001748FC" w:rsidP="001748FC">
                        <w:pPr>
                          <w:pStyle w:val="Caption"/>
                          <w:bidi w:val="0"/>
                          <w:rPr>
                            <w:rFonts w:asciiTheme="majorBidi" w:eastAsia="STIX-Regular" w:hAnsiTheme="majorBidi" w:cstheme="majorBidi"/>
                          </w:rPr>
                        </w:pPr>
                      </w:p>
                    </w:txbxContent>
                  </v:textbox>
                </v:shape>
                <w10:wrap type="topAndBottom" anchorx="margin"/>
              </v:group>
            </w:pict>
          </mc:Fallback>
        </mc:AlternateContent>
      </w:r>
      <w:r w:rsidRPr="00902AE0">
        <w:t>score in the 35-39 age group compared to the 24-29 age group (p&lt;0.05). Additionally, a moderate effect was observed in the decrease of the total score in the 30-34 age group compared to the 24-29 age group (f=0.51) (see Figure 3). These results suggest poorer sleep quality in younger students aged 24-29 years.</w:t>
      </w:r>
    </w:p>
    <w:p w14:paraId="13725B69" w14:textId="79420FE6" w:rsidR="00902AE0" w:rsidRPr="00902AE0" w:rsidRDefault="00902AE0" w:rsidP="001942CE">
      <w:pPr>
        <w:pStyle w:val="MainText"/>
      </w:pPr>
      <w:r w:rsidRPr="00902AE0">
        <w:t xml:space="preserve">To investigate the effect of marital status on sleep quality of students, we next compared the sleep quality index and its components between </w:t>
      </w:r>
      <w:r w:rsidR="00881B1E">
        <w:rPr>
          <w:noProof/>
        </w:rPr>
        <w:lastRenderedPageBreak/>
        <mc:AlternateContent>
          <mc:Choice Requires="wpg">
            <w:drawing>
              <wp:anchor distT="0" distB="0" distL="114300" distR="114300" simplePos="0" relativeHeight="251677696" behindDoc="0" locked="0" layoutInCell="1" allowOverlap="1" wp14:anchorId="4BEC76B4" wp14:editId="1D6B1C77">
                <wp:simplePos x="0" y="0"/>
                <wp:positionH relativeFrom="column">
                  <wp:posOffset>389005</wp:posOffset>
                </wp:positionH>
                <wp:positionV relativeFrom="paragraph">
                  <wp:posOffset>0</wp:posOffset>
                </wp:positionV>
                <wp:extent cx="5687060" cy="7966710"/>
                <wp:effectExtent l="0" t="0" r="8890" b="15240"/>
                <wp:wrapTopAndBottom/>
                <wp:docPr id="1302227278" name="Group 2"/>
                <wp:cNvGraphicFramePr/>
                <a:graphic xmlns:a="http://schemas.openxmlformats.org/drawingml/2006/main">
                  <a:graphicData uri="http://schemas.microsoft.com/office/word/2010/wordprocessingGroup">
                    <wpg:wgp>
                      <wpg:cNvGrpSpPr/>
                      <wpg:grpSpPr>
                        <a:xfrm>
                          <a:off x="0" y="0"/>
                          <a:ext cx="5687060" cy="7966710"/>
                          <a:chOff x="0" y="0"/>
                          <a:chExt cx="5687060" cy="8007159"/>
                        </a:xfrm>
                      </wpg:grpSpPr>
                      <pic:pic xmlns:pic="http://schemas.openxmlformats.org/drawingml/2006/picture">
                        <pic:nvPicPr>
                          <pic:cNvPr id="1182999316" name="Picture 1"/>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846665" y="0"/>
                            <a:ext cx="3980167" cy="7216641"/>
                          </a:xfrm>
                          <a:prstGeom prst="rect">
                            <a:avLst/>
                          </a:prstGeom>
                          <a:noFill/>
                        </pic:spPr>
                      </pic:pic>
                      <wps:wsp>
                        <wps:cNvPr id="1456268942" name="Text Box 1"/>
                        <wps:cNvSpPr txBox="1"/>
                        <wps:spPr>
                          <a:xfrm>
                            <a:off x="0" y="7354643"/>
                            <a:ext cx="5687060" cy="652516"/>
                          </a:xfrm>
                          <a:prstGeom prst="rect">
                            <a:avLst/>
                          </a:prstGeom>
                          <a:noFill/>
                          <a:ln>
                            <a:noFill/>
                          </a:ln>
                        </wps:spPr>
                        <wps:txbx>
                          <w:txbxContent>
                            <w:p w14:paraId="04507D7F" w14:textId="3E8A6D06" w:rsidR="00DC538B" w:rsidRPr="001C6DCE" w:rsidRDefault="00DC538B" w:rsidP="00DC538B">
                              <w:pPr>
                                <w:pStyle w:val="Captions"/>
                                <w:rPr>
                                  <w:rFonts w:eastAsia="STIX-Regular" w:cstheme="majorBidi"/>
                                  <w:sz w:val="24"/>
                                  <w:szCs w:val="24"/>
                                </w:rPr>
                              </w:pPr>
                              <w:r w:rsidRPr="00F529A4">
                                <w:rPr>
                                  <w:b/>
                                  <w:bCs/>
                                </w:rPr>
                                <w:t>Figure 4.</w:t>
                              </w:r>
                              <w:r w:rsidRPr="00DA2D37">
                                <w:t xml:space="preserve"> </w:t>
                              </w:r>
                              <w:proofErr w:type="spellStart"/>
                              <w:r w:rsidRPr="00DA2D37">
                                <w:t>Comparision</w:t>
                              </w:r>
                              <w:proofErr w:type="spellEnd"/>
                              <w:r w:rsidRPr="00DA2D37">
                                <w:t xml:space="preserve"> of sleep quality and its components between students with different </w:t>
                              </w:r>
                              <w:r>
                                <w:t>marital</w:t>
                              </w:r>
                              <w:r w:rsidRPr="00DA2D37">
                                <w:t xml:space="preserve"> </w:t>
                              </w:r>
                              <w:r>
                                <w:t>status</w:t>
                              </w:r>
                              <w:r w:rsidRPr="00DA2D37">
                                <w:t>. Mann-Whitney</w:t>
                              </w:r>
                              <w:r>
                                <w:t xml:space="preserve"> </w:t>
                              </w:r>
                              <w:r w:rsidRPr="00DA2D37">
                                <w:t>U Test</w:t>
                              </w:r>
                              <w:r>
                                <w:t>;</w:t>
                              </w:r>
                              <w:r w:rsidRPr="00DA2D37">
                                <w:t xml:space="preserve"> *p&lt;0.05</w:t>
                              </w:r>
                              <w:r>
                                <w:t xml:space="preserve">; </w:t>
                              </w:r>
                              <w:proofErr w:type="spellStart"/>
                              <w:r w:rsidRPr="00A33295">
                                <w:t>mean±SEM</w:t>
                              </w:r>
                              <w:proofErr w:type="spellEnd"/>
                              <w:r w:rsidRPr="00DA2D37">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EC76B4" id="Group 2" o:spid="_x0000_s1044" style="position:absolute;left:0;text-align:left;margin-left:30.65pt;margin-top:0;width:447.8pt;height:627.3pt;z-index:251677696;mso-height-relative:margin" coordsize="56870,800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">
                <v:shape id="Picture 1" o:spid="_x0000_s1045" type="#_x0000_t75" style="position:absolute;left:8466;width:39802;height:721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">
                  <v:imagedata r:id="rId28" o:title=""/>
                </v:shape>
                <v:shape id="Text Box 1" o:spid="_x0000_s1046" type="#_x0000_t202" style="position:absolute;top:73546;width:56870;height:6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" filled="f" stroked="f">
                  <v:textbox inset="0,0,0,0">
                    <w:txbxContent>
                      <w:p w14:paraId="04507D7F" w14:textId="3E8A6D06" w:rsidR="00DC538B" w:rsidRPr="001C6DCE" w:rsidRDefault="00DC538B" w:rsidP="00DC538B">
                        <w:pPr>
                          <w:pStyle w:val="Captions"/>
                          <w:rPr>
                            <w:rFonts w:eastAsia="STIX-Regular" w:cstheme="majorBidi"/>
                            <w:sz w:val="24"/>
                            <w:szCs w:val="24"/>
                          </w:rPr>
                        </w:pPr>
                        <w:r w:rsidRPr="00F529A4">
                          <w:rPr>
                            <w:b/>
                            <w:bCs/>
                          </w:rPr>
                          <w:t>Figure 4.</w:t>
                        </w:r>
                        <w:r w:rsidRPr="00DA2D37">
                          <w:t xml:space="preserve"> </w:t>
                        </w:r>
                        <w:proofErr w:type="spellStart"/>
                        <w:r w:rsidRPr="00DA2D37">
                          <w:t>Comparision</w:t>
                        </w:r>
                        <w:proofErr w:type="spellEnd"/>
                        <w:r w:rsidRPr="00DA2D37">
                          <w:t xml:space="preserve"> of sleep quality and its components between students with different </w:t>
                        </w:r>
                        <w:r>
                          <w:t>marital</w:t>
                        </w:r>
                        <w:r w:rsidRPr="00DA2D37">
                          <w:t xml:space="preserve"> </w:t>
                        </w:r>
                        <w:r>
                          <w:t>status</w:t>
                        </w:r>
                        <w:r w:rsidRPr="00DA2D37">
                          <w:t>. Mann-Whitney</w:t>
                        </w:r>
                        <w:r>
                          <w:t xml:space="preserve"> </w:t>
                        </w:r>
                        <w:r w:rsidRPr="00DA2D37">
                          <w:t>U Test</w:t>
                        </w:r>
                        <w:r>
                          <w:t>;</w:t>
                        </w:r>
                        <w:r w:rsidRPr="00DA2D37">
                          <w:t xml:space="preserve"> *p&lt;0.05</w:t>
                        </w:r>
                        <w:r>
                          <w:t xml:space="preserve">; </w:t>
                        </w:r>
                        <w:proofErr w:type="spellStart"/>
                        <w:r w:rsidRPr="00A33295">
                          <w:t>mean±SEM</w:t>
                        </w:r>
                        <w:proofErr w:type="spellEnd"/>
                        <w:r w:rsidRPr="00DA2D37">
                          <w:t>.</w:t>
                        </w:r>
                      </w:p>
                    </w:txbxContent>
                  </v:textbox>
                </v:shape>
                <w10:wrap type="topAndBottom"/>
              </v:group>
            </w:pict>
          </mc:Fallback>
        </mc:AlternateContent>
      </w:r>
      <w:r w:rsidRPr="00902AE0">
        <w:t xml:space="preserve">married and single subjects. No significant alteration was observed in score of subjective sleep quality, sleep efficiency, sleep disturbance, and sleep duration components. However, there was a significant decrease in daytime dysfunction score of married compared to single students (p&lt;0.05). </w:t>
      </w:r>
    </w:p>
    <w:p w14:paraId="25298AD6" w14:textId="6201976B" w:rsidR="00902AE0" w:rsidRPr="00902AE0" w:rsidRDefault="00902AE0" w:rsidP="001942CE">
      <w:pPr>
        <w:pStyle w:val="MainText"/>
      </w:pPr>
      <w:r w:rsidRPr="00902AE0">
        <w:t>The total score also showed a significant decrease in married compared to single students (Figure 4).</w:t>
      </w:r>
    </w:p>
    <w:p w14:paraId="49C1B226" w14:textId="721AD3E3" w:rsidR="00902AE0" w:rsidRDefault="00881B1E" w:rsidP="001942CE">
      <w:pPr>
        <w:pStyle w:val="MainText"/>
      </w:pPr>
      <w:r>
        <w:rPr>
          <w:noProof/>
        </w:rPr>
        <w:lastRenderedPageBreak/>
        <mc:AlternateContent>
          <mc:Choice Requires="wpg">
            <w:drawing>
              <wp:anchor distT="0" distB="0" distL="114300" distR="114300" simplePos="0" relativeHeight="251681792" behindDoc="0" locked="0" layoutInCell="1" allowOverlap="1" wp14:anchorId="3DA8190C" wp14:editId="2A2D9BEB">
                <wp:simplePos x="0" y="0"/>
                <wp:positionH relativeFrom="column">
                  <wp:posOffset>404630</wp:posOffset>
                </wp:positionH>
                <wp:positionV relativeFrom="paragraph">
                  <wp:posOffset>0</wp:posOffset>
                </wp:positionV>
                <wp:extent cx="5687060" cy="7999095"/>
                <wp:effectExtent l="0" t="0" r="8890" b="1905"/>
                <wp:wrapTopAndBottom/>
                <wp:docPr id="1208245527" name="Group 4"/>
                <wp:cNvGraphicFramePr/>
                <a:graphic xmlns:a="http://schemas.openxmlformats.org/drawingml/2006/main">
                  <a:graphicData uri="http://schemas.microsoft.com/office/word/2010/wordprocessingGroup">
                    <wpg:wgp>
                      <wpg:cNvGrpSpPr/>
                      <wpg:grpSpPr>
                        <a:xfrm>
                          <a:off x="0" y="0"/>
                          <a:ext cx="5687060" cy="7999095"/>
                          <a:chOff x="0" y="246663"/>
                          <a:chExt cx="5687060" cy="8019151"/>
                        </a:xfrm>
                      </wpg:grpSpPr>
                      <pic:pic xmlns:pic="http://schemas.openxmlformats.org/drawingml/2006/picture">
                        <pic:nvPicPr>
                          <pic:cNvPr id="1860213898" name="Picture 3"/>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1004711" y="246663"/>
                            <a:ext cx="3773352" cy="7227038"/>
                          </a:xfrm>
                          <a:prstGeom prst="rect">
                            <a:avLst/>
                          </a:prstGeom>
                          <a:noFill/>
                        </pic:spPr>
                      </pic:pic>
                      <wps:wsp>
                        <wps:cNvPr id="1990052801" name="Text Box 1"/>
                        <wps:cNvSpPr txBox="1"/>
                        <wps:spPr>
                          <a:xfrm>
                            <a:off x="0" y="7615041"/>
                            <a:ext cx="5687060" cy="650773"/>
                          </a:xfrm>
                          <a:prstGeom prst="rect">
                            <a:avLst/>
                          </a:prstGeom>
                          <a:noFill/>
                          <a:ln>
                            <a:noFill/>
                          </a:ln>
                        </wps:spPr>
                        <wps:txbx>
                          <w:txbxContent>
                            <w:p w14:paraId="19C60499" w14:textId="377B9861" w:rsidR="00DC538B" w:rsidRPr="00253EB6" w:rsidRDefault="00DC538B" w:rsidP="00DC538B">
                              <w:pPr>
                                <w:pStyle w:val="Captions"/>
                                <w:rPr>
                                  <w:rFonts w:asciiTheme="majorBidi" w:eastAsia="STIX-Regular" w:hAnsiTheme="majorBidi" w:cstheme="majorBidi"/>
                                  <w:sz w:val="24"/>
                                  <w:szCs w:val="24"/>
                                </w:rPr>
                              </w:pPr>
                              <w:r w:rsidRPr="00DC538B">
                                <w:rPr>
                                  <w:b/>
                                  <w:bCs/>
                                </w:rPr>
                                <w:t>Figure 5.</w:t>
                              </w:r>
                              <w:r w:rsidRPr="001D242E">
                                <w:t xml:space="preserve"> </w:t>
                              </w:r>
                              <w:proofErr w:type="spellStart"/>
                              <w:r>
                                <w:t>Comparision</w:t>
                              </w:r>
                              <w:proofErr w:type="spellEnd"/>
                              <w:r>
                                <w:t xml:space="preserve"> of sleep quality and its components between students with different </w:t>
                              </w:r>
                              <w:proofErr w:type="spellStart"/>
                              <w:r>
                                <w:t>acadeic</w:t>
                              </w:r>
                              <w:proofErr w:type="spellEnd"/>
                              <w:r>
                                <w:t xml:space="preserve"> activity. </w:t>
                              </w:r>
                              <w:r w:rsidRPr="00E33B0D">
                                <w:t>Mann-Whitney U Test</w:t>
                              </w:r>
                              <w:r>
                                <w:t>;</w:t>
                              </w:r>
                              <w:r w:rsidRPr="001D242E">
                                <w:t xml:space="preserve"> *</w:t>
                              </w:r>
                              <w:r>
                                <w:t>p</w:t>
                              </w:r>
                              <w:r w:rsidRPr="001D242E">
                                <w:t>&lt;0.05</w:t>
                              </w:r>
                              <w:r>
                                <w:t xml:space="preserve">; </w:t>
                              </w:r>
                              <w:r w:rsidRPr="00A33295">
                                <w:t>mean±SEM</w:t>
                              </w:r>
                              <w:r w:rsidRPr="001D242E">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A8190C" id="Group 4" o:spid="_x0000_s1047" style="position:absolute;left:0;text-align:left;margin-left:31.85pt;margin-top:0;width:447.8pt;height:629.85pt;z-index:251681792;mso-height-relative:margin" coordorigin=",2466" coordsize="56870,80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">
                <v:shape id="Picture 3" o:spid="_x0000_s1048" type="#_x0000_t75" style="position:absolute;left:10047;top:2466;width:37733;height:722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">
                  <v:imagedata r:id="rId30" o:title=""/>
                </v:shape>
                <v:shape id="Text Box 1" o:spid="_x0000_s1049" type="#_x0000_t202" style="position:absolute;top:76150;width:56870;height:6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" filled="f" stroked="f">
                  <v:textbox inset="0,0,0,0">
                    <w:txbxContent>
                      <w:p w14:paraId="19C60499" w14:textId="377B9861" w:rsidR="00DC538B" w:rsidRPr="00253EB6" w:rsidRDefault="00DC538B" w:rsidP="00DC538B">
                        <w:pPr>
                          <w:pStyle w:val="Captions"/>
                          <w:rPr>
                            <w:rFonts w:asciiTheme="majorBidi" w:eastAsia="STIX-Regular" w:hAnsiTheme="majorBidi" w:cstheme="majorBidi"/>
                            <w:sz w:val="24"/>
                            <w:szCs w:val="24"/>
                          </w:rPr>
                        </w:pPr>
                        <w:r w:rsidRPr="00DC538B">
                          <w:rPr>
                            <w:b/>
                            <w:bCs/>
                          </w:rPr>
                          <w:t>Figure 5.</w:t>
                        </w:r>
                        <w:r w:rsidRPr="001D242E">
                          <w:t xml:space="preserve"> </w:t>
                        </w:r>
                        <w:proofErr w:type="spellStart"/>
                        <w:r>
                          <w:t>Comparision</w:t>
                        </w:r>
                        <w:proofErr w:type="spellEnd"/>
                        <w:r>
                          <w:t xml:space="preserve"> of sleep quality and its components between students with different </w:t>
                        </w:r>
                        <w:proofErr w:type="spellStart"/>
                        <w:r>
                          <w:t>acadeic</w:t>
                        </w:r>
                        <w:proofErr w:type="spellEnd"/>
                        <w:r>
                          <w:t xml:space="preserve"> activity. </w:t>
                        </w:r>
                        <w:r w:rsidRPr="00E33B0D">
                          <w:t>Mann-Whitney U Test</w:t>
                        </w:r>
                        <w:r>
                          <w:t>;</w:t>
                        </w:r>
                        <w:r w:rsidRPr="001D242E">
                          <w:t xml:space="preserve"> *</w:t>
                        </w:r>
                        <w:r>
                          <w:t>p</w:t>
                        </w:r>
                        <w:r w:rsidRPr="001D242E">
                          <w:t>&lt;0.05</w:t>
                        </w:r>
                        <w:r>
                          <w:t xml:space="preserve">; </w:t>
                        </w:r>
                        <w:r w:rsidRPr="00A33295">
                          <w:t>mean±SEM</w:t>
                        </w:r>
                        <w:r w:rsidRPr="001D242E">
                          <w:t>.</w:t>
                        </w:r>
                      </w:p>
                    </w:txbxContent>
                  </v:textbox>
                </v:shape>
                <w10:wrap type="topAndBottom"/>
              </v:group>
            </w:pict>
          </mc:Fallback>
        </mc:AlternateContent>
      </w:r>
      <w:r w:rsidR="00902AE0" w:rsidRPr="00902AE0">
        <w:t xml:space="preserve">As explained before, our study included the postgraduate students and post-doctoral researchers who were either involved in theory courses or conducting research experiments for their thesis. To investigate the potential impact of these academic activities, we compared the scores of sleep quality components between individuals taking theory courses and those conducting </w:t>
      </w:r>
      <w:r w:rsidR="00902AE0" w:rsidRPr="00902AE0">
        <w:lastRenderedPageBreak/>
        <w:t>practical experiments. The results indicated that only the daytime dysfunction score exhibited a significant decrease in individuals engaged in practical experiments for their thesis compared to those enrolled in theory courses (p&lt;0.05). No significant changes were observed in other components or the total score when comparing the two groups (Figure 5).</w:t>
      </w:r>
    </w:p>
    <w:p w14:paraId="6027B626" w14:textId="6E83B2C8" w:rsidR="00266021" w:rsidRDefault="00266021" w:rsidP="00266021">
      <w:pPr>
        <w:pStyle w:val="Mainheader"/>
      </w:pPr>
      <w:r w:rsidRPr="00266021">
        <w:t>DISCUSSION</w:t>
      </w:r>
    </w:p>
    <w:p w14:paraId="7F00DB87" w14:textId="77777777" w:rsidR="00902AE0" w:rsidRPr="00902AE0" w:rsidRDefault="00902AE0" w:rsidP="001942CE">
      <w:pPr>
        <w:pStyle w:val="Firstparagraph"/>
      </w:pPr>
      <w:r w:rsidRPr="00902AE0">
        <w:t xml:space="preserve">The findings from this study indicated that 63.04% of students experienced poor sleep quality. Additionally, it was observed that master’s students, singles, females, and younger individuals (aged 24-29) reported lower sleep quality compared to their counterparts including PhD students, postdoctoral researchers, married individuals, males, and older students, respectively. </w:t>
      </w:r>
    </w:p>
    <w:p w14:paraId="5EF2BC02" w14:textId="77777777" w:rsidR="00902AE0" w:rsidRPr="00902AE0" w:rsidRDefault="00902AE0" w:rsidP="001942CE">
      <w:pPr>
        <w:pStyle w:val="MainText"/>
      </w:pPr>
      <w:r w:rsidRPr="00902AE0">
        <w:t xml:space="preserve">According to this article, it seems that students sleep less than the general population.  Similar finding has been reported by Dinis and Braganca (2018) </w:t>
      </w:r>
      <w:sdt>
        <w:sdtPr>
          <w:alias w:val="To edit, see citavi.com/edit"/>
          <w:tag w:val="CitaviPlaceholder#a83a7d26-4b2b-4950-9a4d-11ec575a11e0"/>
          <w:id w:val="1207992150"/>
          <w:placeholder>
            <w:docPart w:val="2F13C717D9674BEF8A882F3A009933DD"/>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zhkZjUzLTAyZTgtNDJhNS04YWQwLWU1MTg1OGMzY2MyNiIsIlJhbmdlTGVuZ3RoIjo0LCJSZWZlcmVuY2VJZCI6IjZjZDNjYjQ3LTMyZjMtNDY3Yy1hOGNkLTNjZTIxMzc4M2Vm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Dc0NjA0OCIsIlVyaVN0cmluZyI6Imh0dHA6Ly93d3cubmNiaS5ubG0ubmloLmdvdi9wdWJtZWQvMzA3NDYw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aWVoIiwiQ3JlYXRlZE9uIjoiMjAyNC0wNS0wNFQyMjozOTowOVoiLCJNb2RpZmllZEJ5IjoiX0hhbmllaCIsIklkIjoiNjA0ZjIxMDEtZWFjYi00Y2FlLTgxZjUtNjYzOTJjMTczODk1IiwiTW9kaWZpZWRPbiI6IjIwMjQtMDUtMDRUMjI6Mzk6MDla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NjM2MTMwOSIsIlVyaVN0cmluZyI6Imh0dHBzOi8vd3d3Lm5jYmkubmxtLm5paC5nb3YvcG1jL2FydGljbGVzL1BNQzYzNjEzM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hbmllaCIsIkNyZWF0ZWRPbiI6IjIwMjQtMDUtMDRUMjI6Mzk6MDlaIiwiTW9kaWZpZWRCeSI6Il9IYW5pZWgiLCJJZCI6ImMyZjE1OTFkLTBhMmYtNDViMS1iMTg3LWUzYmVhMTRhYTY1MCIsIk1vZGlmaWVkT24iOiIyMDI0LTA1LTA0VDIyOjM5OjA5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U5MzUvMTk4NC0wMDYzLjIwMTgwMDQ1IiwiVXJpU3RyaW5nIjoiaHR0cHM6Ly9kb2kub3JnLzEwLjU5MzUvMTk4NC0wMDYzLjIwMTgwMDQ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}</w:instrText>
          </w:r>
          <w:r w:rsidRPr="00902AE0">
            <w:fldChar w:fldCharType="separate"/>
          </w:r>
          <w:r w:rsidRPr="00902AE0">
            <w:t>[28]</w:t>
          </w:r>
          <w:r w:rsidRPr="00902AE0">
            <w:fldChar w:fldCharType="end"/>
          </w:r>
        </w:sdtContent>
      </w:sdt>
      <w:r w:rsidRPr="00902AE0">
        <w:t xml:space="preserve">. It may because of their stress due to academic pressure </w:t>
      </w:r>
      <w:sdt>
        <w:sdtPr>
          <w:alias w:val="To edit, see citavi.com/edit"/>
          <w:tag w:val="CitaviPlaceholder#998ff3a2-1bb8-4b02-9f90-72c75fe5f5b0"/>
          <w:id w:val="-1996100269"/>
          <w:placeholder>
            <w:docPart w:val="2F13C717D9674BEF8A882F3A009933DD"/>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YTYwZTQ3LTIwN2UtNDg5NS1hMDIwLTkyMjYzNDczMTA0MSIsIlJhbmdlTGVuZ3RoIjozLCJSZWZlcmVuY2VJZCI6IjhkYWY3NmZmLWQxYzEtNDY5YS04Mjc3LTE0NDA5MmMxZDY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lBNQzY5ODQwMzYiLCJVcmlTdHJpbmciOiJodHRwczovL3d3dy5uY2JpLm5sbS5uaWguZ292L3BtYy9hcnRpY2xlcy9QTUM2OTg0MD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YW5pZWgiLCJDcmVhdGVkT24iOiIyMDI0LTA1LTAxVDA3OjA4OjMyIiwiTW9kaWZpZWRCeSI6Il9IYW5pZWgiLCJJZCI6ImNhYWRlODU1LWY2M2EtNDc2Ny1iNGI0LTNjMTg2YmQyOTFjNCIsIk1vZGlmaWVkT24iOiIyMDI0LTA1LTAxVDA3OjA4OjM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DEwMy9qZmNtLkpGQ01fMTMyXzE5IiwiVXJpU3RyaW5nIjoiaHR0cHM6Ly9kb2kub3JnLzEwLjQxMDMvamZjbS5KRkNNXzEzMl8x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S0wMVQwNzowODozMiIsIk1vZGlmaWVkQnkiOiJfSGFuaWVoIiwiSWQiOiJiOTE5MGVkNi1hMzRjLTQ2YWEtOWI2OS1iNmRiMmZmZGJkZjEiLCJNb2RpZmllZE9uIjoiMjAyNC0wNS0wMVQwNzowODoz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yMDMwMDc1IiwiVXJpU3RyaW5nIjoiaHR0cDovL3d3dy5uY2JpLm5sbS5uaWguZ292L3B1Ym1lZC8zMjAzMDA3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MzOTAvaWplcnBoMjAwMzIyMTkiLCJVcmlTdHJpbmciOiJodHRwczovL2RvaS5vcmcvMTAuMzM5MC9pamVycGgyMDAzMjIxO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S0wMVQwNzoxMDo1MiIsIk1vZGlmaWVkQnkiOiJfSGFuaWVoIiwiSWQiOiI1YTNmZjI0YS03ZGQ1LTQwMDUtYjAxYy1kY2Y4Zjk5ZDZhYjUiLCJNb2RpZmllZE9uIjoiMjAyNC0wNS0wMVQwNzoxMDo1M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2NzY3NTg1IiwiVXJpU3RyaW5nIjoiaHR0cDovL3d3dy5uY2JpLm5sbS5uaWguZ292L3B1Ym1lZC8zNjc2NzU4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aWVoIiwiQ3JlYXRlZE9uIjoiMjAyNC0wNS0wMVQwNzoxMDo1MiIsIk1vZGlmaWVkQnkiOiJfSGFuaWVoIiwiSWQiOiJmZWIwOTQwOC1kOWRkLTQ0YTMtOTdmNi00ODljYjk3ZmQ2MzQiLCJNb2RpZmllZE9uIjoiMjAyNC0wNS0wMVQwNzoxMDo1Mi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k5MTYwNjIiLCJVcmlTdHJpbmciOiJodHRwczovL3d3dy5uY2JpLm5sbS5uaWguZ292L3BtYy9hcnRpY2xlcy9QTUM5OTE2MDYy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}</w:instrText>
          </w:r>
          <w:r w:rsidRPr="00902AE0">
            <w:fldChar w:fldCharType="separate"/>
          </w:r>
          <w:r w:rsidRPr="00902AE0">
            <w:t>[29, 30]</w:t>
          </w:r>
          <w:r w:rsidRPr="00902AE0">
            <w:fldChar w:fldCharType="end"/>
          </w:r>
        </w:sdtContent>
      </w:sdt>
      <w:r w:rsidRPr="00902AE0">
        <w:t xml:space="preserve">. Several studies have demonstrated the negative impact of stress on sleep quality </w:t>
      </w:r>
      <w:sdt>
        <w:sdtPr>
          <w:alias w:val="To edit, see citavi.com/edit"/>
          <w:tag w:val="CitaviPlaceholder#dd19de3d-215d-4e2f-bc4d-add5e6ec21cb"/>
          <w:id w:val="2054504566"/>
          <w:placeholder>
            <w:docPart w:val="2F13C717D9674BEF8A882F3A009933DD"/>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2ZiODg1LWEyZGYtNDk2Mi1iNGI0LTRjZDA5OTlmYjgwZiIsIlJhbmdlTGVuZ3RoIjozLCJSZWZlcmVuY2VJZCI6Ijg0ZDI3NDU3LTVjNTAtNDgwOC1iYTU1LWQ1NGY4MzgyYWNm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ExOTEzNzAiLCJVcmlTdHJpbmciOiJodHRwOi8vd3d3Lm5jYmkubmxtLm5paC5nb3YvcHVibWVkLzMxMTkxM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1LTA1VDA2OjU0OjUxWiIsIk1vZGlmaWVkQnkiOiJfSGFuaWVoIiwiSWQiOiI5MmNjZGYxOC0wMjlhLTQ0OTYtOGFhYi1lNDk3ZjkyNDZmYWEiLCJNb2RpZmllZE9uIjoiMjAyNC0wNS0wNVQwNjo1NDo1MVo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NTQ1Nzk0IiwiVXJpU3RyaW5nIjoiaHR0cHM6Ly93d3cubmNiaS5ubG0ubmloLmdvdi9wbWMvYXJ0aWNsZXMvUE1DNjU0NTc5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FuaWVoIiwiQ3JlYXRlZE9uIjoiMjAyNC0wNS0wNVQwNjo1NDo1MVoiLCJNb2RpZmllZEJ5IjoiX0hhbmllaCIsIklkIjoiZThjMWMwNjMtMzYzZi00OWFkLWE4ODMtNDZiODdjMDBjZWNmIiwiTW9kaWZpZWRPbiI6IjIwMjQtMDUtMDVUMDY6NTQ6NTFa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zM4OS9mcHN5dC4yMDE5LjAwMzQ4IiwiVXJpU3RyaW5nIjoiaHR0cHM6Ly9kb2kub3JnLzEwLjMzODkvZnBzeXQuMjAxOS4wMDM0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JQTUM2OTg0MDM2IiwiVXJpU3RyaW5nIjoiaHR0cHM6Ly93d3cubmNiaS5ubG0ubmloLmdvdi9wbWMvYXJ0aWNsZXMvUE1DNjk4NDAzN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FuaWVoIiwiQ3JlYXRlZE9uIjoiMjAyNC0wNS0wMVQwNzowODozMiIsIk1vZGlmaWVkQnkiOiJfSGFuaWVoIiwiSWQiOiJjYWFkZTg1NS1mNjNhLTQ3NjctYjRiNC0zYzE4NmJkMjkxYzQiLCJNb2RpZmllZE9uIjoiMjAyNC0wNS0wMVQwNzowODozMi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QxMDMvamZjbS5KRkNNXzEzMl8xOSIsIlVyaVN0cmluZyI6Imh0dHBzOi8vZG9pLm9yZy8xMC40MTAzL2pmY20uSkZDTV8xMzJfMTk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hbmllaCIsIkNyZWF0ZWRPbiI6IjIwMjQtMDUtMDFUMDc6MDg6MzIiLCJNb2RpZmllZEJ5IjoiX0hhbmllaCIsIklkIjoiYjkxOTBlZDYtYTM0Yy00NmFhLTliNjktYjZkYjJmZmRiZGYxIiwiTW9kaWZpZWRPbiI6IjIwMjQtMDUtMDFUMDc6MDg6MzI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zMjAzMDA3NSIsIlVyaVN0cmluZyI6Imh0dHA6Ly93d3cubmNiaS5ubG0ubmloLmdvdi9wdWJtZWQvMzIwMzAwNzU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zI1MDk2NjgiLCJVcmlTdHJpbmciOiJodHRwOi8vd3d3Lm5jYmkubmxtLm5paC5nb3YvcHVibWVkLzMyNTA5NjY4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1LTA1VDA2OjU4OjAxWiIsIk1vZGlmaWVkQnkiOiJfSGFuaWVoIiwiSWQiOiIzOThkZDEwZC05ZTgzLTQ4NDUtOTFmNS1jNzdjZjlmMGY3MjkiLCJNb2RpZmllZE9uIjoiMjAyNC0wNS0wNVQwNjo1ODowMVo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JQTUM3MjY2MTc2IiwiVXJpU3RyaW5nIjoiaHR0cHM6Ly93d3cubmNiaS5ubG0ubmloLmdvdi9wbWMvYXJ0aWNsZXMvUE1DNzI2NjE3Ni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}</w:instrText>
          </w:r>
          <w:r w:rsidRPr="00902AE0">
            <w:fldChar w:fldCharType="separate"/>
          </w:r>
          <w:r w:rsidRPr="00902AE0">
            <w:t>[31, 29, 32]</w:t>
          </w:r>
          <w:r w:rsidRPr="00902AE0">
            <w:fldChar w:fldCharType="end"/>
          </w:r>
        </w:sdtContent>
      </w:sdt>
      <w:r w:rsidRPr="00902AE0">
        <w:t xml:space="preserve">. Stress rises the levels of serum cortisol, which disrupts the natural sleep-wake cycle </w:t>
      </w:r>
      <w:sdt>
        <w:sdtPr>
          <w:alias w:val="To edit, see citavi.com/edit"/>
          <w:tag w:val="CitaviPlaceholder#3227da4a-a9df-486a-93e3-47b53295dc80"/>
          <w:id w:val="-268322900"/>
          <w:placeholder>
            <w:docPart w:val="2F13C717D9674BEF8A882F3A009933DD"/>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mFjYjJjLTY3MTYtNDAyNC1iYmM5LWM1M2E4MTIyZjNjYyIsIlJhbmdlTGVuZ3RoIjo0LCJSZWZlcmVuY2VJZCI6IjkzZTYyYzY2LWUzYjEtNGQyMC1iODczLWJlNmJhZWZmNmQw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Y3NzkzMjEiLCJVcmlTdHJpbmciOiJodHRwOi8vd3d3Lm5jYmkubmxtLm5paC5nb3YvcHVibWVkLzI2Nzc5Mz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1LTA0VDIyOjQxOjUzIiwiTW9kaWZpZWRCeSI6Il9IYW5pZWgiLCJJZCI6IjE0NTJjZjk5LTBhODQtNGM2Zi1iYWYzLTBjMjYwY2UxZWQyZSIsIk1vZGlmaWVkT24iOiIyMDI0LTA1LTA0VDIyOjQ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Nsc2NpLjIwMTUuMDkuMDAyIiwiVXJpU3RyaW5nIjoiaHR0cHM6Ly9kb2kub3JnLzEwLjEwMTYvai5zbHNjaS4yMDE1LjA5LjA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S0wNFQyMjo0MTo1MyIsIk1vZGlmaWVkQnkiOiJfSGFuaWVoIiwiSWQiOiI2ZWExNDg3Yi1iOTFjLTQ4YWMtODhiOS00MTkxZGQ3NWQyZWEiLCJNb2RpZmllZE9uIjoiMjAyNC0wNS0wNFQyMjo0MTo1M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Q2ODg1ODUiLCJVcmlTdHJpbmciOiJodHRwczovL3d3dy5uY2JpLm5sbS5uaWguZ292L3BtYy9hcnRpY2xlcy9QTUM0Njg4NTg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}</w:instrText>
          </w:r>
          <w:r w:rsidRPr="00902AE0">
            <w:fldChar w:fldCharType="separate"/>
          </w:r>
          <w:r w:rsidRPr="00902AE0">
            <w:t>[33]</w:t>
          </w:r>
          <w:r w:rsidRPr="00902AE0">
            <w:fldChar w:fldCharType="end"/>
          </w:r>
        </w:sdtContent>
      </w:sdt>
      <w:r w:rsidRPr="00902AE0">
        <w:t xml:space="preserve">. It increases alertness and then making it harder to fall asleep </w:t>
      </w:r>
      <w:sdt>
        <w:sdtPr>
          <w:alias w:val="To edit, see citavi.com/edit"/>
          <w:tag w:val="CitaviPlaceholder#97b949be-bf69-48b0-a981-03afec12ff45"/>
          <w:id w:val="981047179"/>
          <w:placeholder>
            <w:docPart w:val="2F13C717D9674BEF8A882F3A009933DD"/>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Tc0NTI0LTQ1MjAtNGJkYy1hZGMyLTkxYThlMGFlMmJjYSIsIlJhbmdlTGVuZ3RoIjo0LCJSZWZlcmVuY2VJZCI6IjkzZTYyYzY2LWUzYjEtNGQyMC1iODczLWJlNmJhZWZmNmQw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Y3NzkzMjEiLCJVcmlTdHJpbmciOiJodHRwOi8vd3d3Lm5jYmkubmxtLm5paC5nb3YvcHVibWVkLzI2Nzc5Mz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1LTA0VDIyOjQxOjUzIiwiTW9kaWZpZWRCeSI6Il9IYW5pZWgiLCJJZCI6IjE0NTJjZjk5LTBhODQtNGM2Zi1iYWYzLTBjMjYwY2UxZWQyZSIsIk1vZGlmaWVkT24iOiIyMDI0LTA1LTA0VDIyOjQ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Nsc2NpLjIwMTUuMDkuMDAyIiwiVXJpU3RyaW5nIjoiaHR0cHM6Ly9kb2kub3JnLzEwLjEwMTYvai5zbHNjaS4yMDE1LjA5LjA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S0wNFQyMjo0MTo1MyIsIk1vZGlmaWVkQnkiOiJfSGFuaWVoIiwiSWQiOiI2ZWExNDg3Yi1iOTFjLTQ4YWMtODhiOS00MTkxZGQ3NWQyZWEiLCJNb2RpZmllZE9uIjoiMjAyNC0wNS0wNFQyMjo0MTo1M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Q2ODg1ODUiLCJVcmlTdHJpbmciOiJodHRwczovL3d3dy5uY2JpLm5sbS5uaWguZ292L3BtYy9hcnRpY2xlcy9QTUM0Njg4NTg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}</w:instrText>
          </w:r>
          <w:r w:rsidRPr="00902AE0">
            <w:fldChar w:fldCharType="separate"/>
          </w:r>
          <w:r w:rsidRPr="00902AE0">
            <w:t>[33]</w:t>
          </w:r>
          <w:r w:rsidRPr="00902AE0">
            <w:fldChar w:fldCharType="end"/>
          </w:r>
        </w:sdtContent>
      </w:sdt>
      <w:r w:rsidRPr="00902AE0">
        <w:t xml:space="preserve">.  It has been reported that higher levels of stress are associated with poorer sleep quality, as well as increased symptoms of insomnia </w:t>
      </w:r>
      <w:sdt>
        <w:sdtPr>
          <w:alias w:val="To edit, see citavi.com/edit"/>
          <w:tag w:val="CitaviPlaceholder#25e16fb9-0b03-4cb3-b985-6f83e4548e6f"/>
          <w:id w:val="200682100"/>
          <w:placeholder>
            <w:docPart w:val="2F13C717D9674BEF8A882F3A009933DD"/>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WVmNzZmLTJmMTItNDc5Mi04ZDA3LWZkODEyZjcxZDdmZCIsIlJhbmdlTGVuZ3RoIjo0LCJSZWZlcmVuY2VJZCI6IjkzZTYyYzY2LWUzYjEtNGQyMC1iODczLWJlNmJhZWZmNmQw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Y3NzkzMjEiLCJVcmlTdHJpbmciOiJodHRwOi8vd3d3Lm5jYmkubmxtLm5paC5nb3YvcHVibWVkLzI2Nzc5Mz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1LTA0VDIyOjQxOjUzIiwiTW9kaWZpZWRCeSI6Il9IYW5pZWgiLCJJZCI6IjE0NTJjZjk5LTBhODQtNGM2Zi1iYWYzLTBjMjYwY2UxZWQyZSIsIk1vZGlmaWVkT24iOiIyMDI0LTA1LTA0VDIyOjQ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Nsc2NpLjIwMTUuMDkuMDAyIiwiVXJpU3RyaW5nIjoiaHR0cHM6Ly9kb2kub3JnLzEwLjEwMTYvai5zbHNjaS4yMDE1LjA5LjA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S0wNFQyMjo0MTo1MyIsIk1vZGlmaWVkQnkiOiJfSGFuaWVoIiwiSWQiOiI2ZWExNDg3Yi1iOTFjLTQ4YWMtODhiOS00MTkxZGQ3NWQyZWEiLCJNb2RpZmllZE9uIjoiMjAyNC0wNS0wNFQyMjo0MTo1M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Q2ODg1ODUiLCJVcmlTdHJpbmciOiJodHRwczovL3d3dy5uY2JpLm5sbS5uaWguZ292L3BtYy9hcnRpY2xlcy9QTUM0Njg4NTg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}</w:instrText>
          </w:r>
          <w:r w:rsidRPr="00902AE0">
            <w:fldChar w:fldCharType="separate"/>
          </w:r>
          <w:r w:rsidRPr="00902AE0">
            <w:t>[33]</w:t>
          </w:r>
          <w:r w:rsidRPr="00902AE0">
            <w:fldChar w:fldCharType="end"/>
          </w:r>
        </w:sdtContent>
      </w:sdt>
      <w:r w:rsidRPr="00902AE0">
        <w:t xml:space="preserve">. Individuals who reported higher stress have a greater likelihood of experiencing fragmented sleep patterns and waking up during the night </w:t>
      </w:r>
      <w:sdt>
        <w:sdtPr>
          <w:alias w:val="To edit, see citavi.com/edit"/>
          <w:tag w:val="CitaviPlaceholder#9099c2fb-f6a7-4d63-810a-2ca1eb53d7fa"/>
          <w:id w:val="-597566410"/>
          <w:placeholder>
            <w:docPart w:val="2F13C717D9674BEF8A882F3A009933DD"/>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WJhYjk5LTQ1NmYtNGM4Ny05ZTQxLTFlNjNiNDcyNGFlZSIsIlJhbmdlTGVuZ3RoIjo0LCJSZWZlcmVuY2VJZCI6IjJiZDZmMzkzLWE2MmUtNDc1Mi1hM2U4LTU1OTFlOTk3MzI2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anNyLjEyNzEwIiwiVXJpU3RyaW5nIjoiaHR0cHM6Ly9kb2kub3JnLzEwLjExMTEvanNyLjEyNz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pZWgiLCJDcmVhdGVkT24iOiIyMDI0LTA1LTA0VDIyOjQzOjQ1IiwiTW9kaWZpZWRCeSI6Il9IYW5pZWgiLCJJZCI6IjFmZWRiOGRiLWQwMGUtNDMyOC1iZDJkLTUxODAyOTY4YjhlMCIsIk1vZGlmaWVkT24iOiIyMDI0LTA1LTA0VDIyOjQzOjQ1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k3OTc3NTMiLCJVcmlTdHJpbmciOiJodHRwOi8vd3d3Lm5jYmkubmxtLm5paC5nb3YvcHVibWVkLzI5Nzk3NzU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1LTA0VDIyOjQzOjQ1IiwiTW9kaWZpZWRCeSI6Il9IYW5pZWgiLCJJZCI6IjE3MjhkZjI1LTI0YmEtNDM0NS1hNjk3LThjZTRkMWZlZjIyOCIsIk1vZGlmaWVkT24iOiIyMDI0LTA1LTA0VDIyOjQzOjQ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NzA0NTMwMCIsIlVyaVN0cmluZyI6Imh0dHBzOi8vd3d3Lm5jYmkubmxtLm5paC5nb3YvcG1jL2FydGljbGVzL1BNQzcwNDUzMD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}</w:instrText>
          </w:r>
          <w:r w:rsidRPr="00902AE0">
            <w:fldChar w:fldCharType="separate"/>
          </w:r>
          <w:r w:rsidRPr="00902AE0">
            <w:t>[34]</w:t>
          </w:r>
          <w:r w:rsidRPr="00902AE0">
            <w:fldChar w:fldCharType="end"/>
          </w:r>
        </w:sdtContent>
      </w:sdt>
      <w:r w:rsidRPr="00902AE0">
        <w:t>.</w:t>
      </w:r>
    </w:p>
    <w:p w14:paraId="21237D35" w14:textId="77777777" w:rsidR="00902AE0" w:rsidRPr="00902AE0" w:rsidRDefault="00902AE0" w:rsidP="001942CE">
      <w:pPr>
        <w:pStyle w:val="MainText"/>
      </w:pPr>
      <w:r w:rsidRPr="00902AE0">
        <w:t xml:space="preserve">In our study, it was shown that students with younger age (24-29 years), lower education grade, as well as females have poor sleep quality compared to relevant counterparts. One of the reasons may be that these people use social networks more often and for a longer time after going to bed. It causes the higher latency in falling asleep, and shorter duration of sleep, and increased the daytime dysfunction. Consistent with this speculation, Fobian et al (2016) and Hershner and Chervin (2014) have reported the high rate of using social media among university students </w:t>
      </w:r>
      <w:sdt>
        <w:sdtPr>
          <w:alias w:val="To edit, see citavi.com/edit"/>
          <w:tag w:val="CitaviPlaceholder#67b068be-db10-426d-aecc-030d601cf5eb"/>
          <w:id w:val="-951861999"/>
          <w:placeholder>
            <w:docPart w:val="2F13C717D9674BEF8A882F3A009933DD"/>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M0ODY2LTMyYTUtNGRjNi1hMmJkLWYxN2YyMDA4Nzc3ZiIsIlJhbmdlTGVuZ3RoIjozLCJSZWZlcmVuY2VJZCI6ImE4MmJiNTgwLWE0MzItNDQ5MS04ZGRlLTQ0MTZkMTdiOTA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1MDE4NjU5IiwiVXJpU3RyaW5nIjoiaHR0cDovL3d3dy5uY2JpLm5sbS5uaWguZ292L3B1Ym1lZC8yNTAxODY1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0LTI5VDIyOjI1OjAyIiwiTW9kaWZpZWRCeSI6Il9IYW5pZWgiLCJJZCI6Ijk0ZGVjMWU4LTk4MDEtNGM1YS1iZTg2LTdhMjNlNzNjYjRiNSIsIk1vZGlmaWVkT24iOiIyMDI0LTA0LTI5VDIyOjI1OjAy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0Ny9OU1MuUzYyOTA3IiwiVXJpU3RyaW5nIjoiaHR0cHM6Ly9kb2kub3JnLzEwLjIxNDcvTlNTLlM2Mjkw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C0yOVQyMjoyNTowMiIsIk1vZGlmaWVkQnkiOiJfSGFuaWVoIiwiSWQiOiI4ODUyYzEwOC05MWRiLTQxNzYtOTRkZC00MDMzYzBlYzgyZDAiLCJNb2RpZmllZE9uIjoiMjAyNC0wNC0yOVQyMjoyNTow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QwNzU5NTEiLCJVcmlTdHJpbmciOiJodHRwczovL3d3dy5uY2JpLm5sbS5uaWguZ292L3BtYy9hcnRpY2xlcy9QTUM0MDc1OTU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I2NjUxMDkwIiwiVXJpU3RyaW5nIjoiaHR0cDovL3d3dy5uY2JpLm5sbS5uaWguZ292L3B1Ym1lZC8yNjY1MTA5M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aWVoIiwiQ3JlYXRlZE9uIjoiMjAyNC0wNS0wMVQwNzo0OToyMCIsIk1vZGlmaWVkQnkiOiJfSGFuaWVoIiwiSWQiOiI4N2JkOGM5NS1jMjQ1LTQ0YjYtOGZhMS0yY2JmYmY5MTE5YzYiLCJNb2RpZmllZE9uIjoiMjAyNC0wNS0wMVQwNzo0OToy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OTcvREJQLjAwMDAwMDAwMDAwMDAyMzkiLCJVcmlTdHJpbmciOiJodHRwczovL2RvaS5vcmcvMTAuMTA5Ny9EQlAuMDAwMDAwMDAwMDAwMDIzO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S0wMVQwNzo0OToyMCIsIk1vZGlmaWVkQnkiOiJfSGFuaWVoIiwiSWQiOiI4NjQ4YWMzYS0yYzVkLTQxOTUtYTlhNC1lOGUxZDc4ZWQ4OTUiLCJNb2RpZmllZE9uIjoiMjAyNC0wNS0wMVQwNzo0OToyM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Q2OTEzOTkiLCJVcmlTdHJpbmciOiJodHRwczovL3d3dy5uY2JpLm5sbS5uaWguZ292L3BtYy9hcnRpY2xlcy9QTUM0NjkxMz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}</w:instrText>
          </w:r>
          <w:r w:rsidRPr="00902AE0">
            <w:fldChar w:fldCharType="separate"/>
          </w:r>
          <w:r w:rsidRPr="00902AE0">
            <w:t>[23, 35]</w:t>
          </w:r>
          <w:r w:rsidRPr="00902AE0">
            <w:fldChar w:fldCharType="end"/>
          </w:r>
        </w:sdtContent>
      </w:sdt>
      <w:r w:rsidRPr="00902AE0">
        <w:t xml:space="preserve">. Another reason for poor sleep quality in the mentioned groups may be the lack </w:t>
      </w:r>
      <w:r w:rsidRPr="00902AE0">
        <w:t xml:space="preserve">of proper planning which was also has reported by </w:t>
      </w:r>
      <w:proofErr w:type="spellStart"/>
      <w:r w:rsidRPr="00902AE0">
        <w:t>Chattu</w:t>
      </w:r>
      <w:proofErr w:type="spellEnd"/>
      <w:r w:rsidRPr="00902AE0">
        <w:t xml:space="preserve"> et al (2019) </w:t>
      </w:r>
      <w:sdt>
        <w:sdtPr>
          <w:alias w:val="To edit, see citavi.com/edit"/>
          <w:tag w:val="CitaviPlaceholder#e1128bad-e1ca-4618-a0d9-760ef83f4b09"/>
          <w:id w:val="-1539196933"/>
          <w:placeholder>
            <w:docPart w:val="2F13C717D9674BEF8A882F3A009933DD"/>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M2YwZjQzLWI1MDQtNDA3My1iMDAxLWEwM2E2N2NlZTM0NyIsIlJhbmdlTGVuZ3RoIjo0LCJSZWZlcmVuY2VJZCI6IjEzNTk0YWFmLTI3YzQtNGE1ZC1iNDFhLTIzYzY4MTZiMDJ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Y0NzM4NzciLCJVcmlTdHJpbmciOiJodHRwczovL3d3dy5uY2JpLm5sbS5uaWguZ292L3BtYy9hcnRpY2xlcy9QTUM2NDczODc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YW5pZWgiLCJDcmVhdGVkT24iOiIyMDI0LTA1LTAxVDA4OjQwOjE3IiwiTW9kaWZpZWRCeSI6Il9IYW5pZWgiLCJJZCI6ImExNGQ1NmIxLWQ5MmQtNGM2OS04Y2RiLWVlNDE0ZmRjZmM1NyIsIk1vZGlmaWVkT24iOiIyMDI0LTA1LTAxVDA4OjQwOjE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oZWFsdGhjYXJlNzAxMDAwMSIsIlVyaVN0cmluZyI6Imh0dHBzOi8vZG9pLm9yZy8xMC4zMzkwL2hlYWx0aGNhcmU3MDEw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pZWgiLCJDcmVhdGVkT24iOiIyMDI0LTA1LTAxVDA4OjQwOjE3IiwiTW9kaWZpZWRCeSI6Il9IYW5pZWgiLCJJZCI6IjJlMTliOGQ1LWQ2ZjktNGJiOS05ODRjLWI3OGY2ZDBlM2UxYyIsIk1vZGlmaWVkT24iOiIyMDI0LTA1LTAxVDA4OjQwOjE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A1Nzc0NDEiLCJVcmlTdHJpbmciOiJodHRwOi8vd3d3Lm5jYmkubmxtLm5paC5nb3YvcHVibWVkLzMwNTc3NDQ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}</w:instrText>
          </w:r>
          <w:r w:rsidRPr="00902AE0">
            <w:fldChar w:fldCharType="separate"/>
          </w:r>
          <w:r w:rsidRPr="00902AE0">
            <w:t>[36]</w:t>
          </w:r>
          <w:r w:rsidRPr="00902AE0">
            <w:fldChar w:fldCharType="end"/>
          </w:r>
        </w:sdtContent>
      </w:sdt>
      <w:r w:rsidRPr="00902AE0">
        <w:t>.</w:t>
      </w:r>
    </w:p>
    <w:p w14:paraId="698723FB" w14:textId="77777777" w:rsidR="00902AE0" w:rsidRPr="00902AE0" w:rsidRDefault="00902AE0" w:rsidP="001942CE">
      <w:pPr>
        <w:pStyle w:val="MainText"/>
        <w:rPr>
          <w:rtl/>
          <w:lang w:bidi="fa-IR"/>
        </w:rPr>
      </w:pPr>
      <w:r w:rsidRPr="00902AE0">
        <w:t>Although previous studies have been reported that the sleep quality of married students is lower than that of singles, our results indicated the opposite of this finding. The higher quality of sleep among married students in our study may originate from their further family responsibilities which can lead to a better planning for sleep.</w:t>
      </w:r>
    </w:p>
    <w:p w14:paraId="007C4A33" w14:textId="77777777" w:rsidR="00902AE0" w:rsidRPr="00902AE0" w:rsidRDefault="00902AE0" w:rsidP="001942CE">
      <w:pPr>
        <w:pStyle w:val="MainText"/>
      </w:pPr>
      <w:r w:rsidRPr="00902AE0">
        <w:t xml:space="preserve">In this study, students involved in theory courses had lower sleep quality compared to those conducting research experiments. The possible reasons include experiencing higher levels of stress, doing late-night homework and early morning classroom attendance, which result in shorter sleep durations and increased daytime dysfunction </w:t>
      </w:r>
      <w:sdt>
        <w:sdtPr>
          <w:alias w:val="To edit, see citavi.com/edit"/>
          <w:tag w:val="CitaviPlaceholder#73797bdc-d2fe-4b0b-86aa-28f81b075b88"/>
          <w:id w:val="-1067262638"/>
          <w:placeholder>
            <w:docPart w:val="2F13C717D9674BEF8A882F3A009933DD"/>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mNjNjgxLTFmOTEtNDI3Zi1iMGVlLTdmMDhiZjdmY2UwOSIsIlJhbmdlTGVuZ3RoIjozLCJSZWZlcmVuY2VJZCI6IjIxYzcyNGU1LTc5MGEtNDFmYi1hMTBlLTdlYWMzODg4ZWY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0MTM1ODMxIiwiVXJpU3RyaW5nIjoiaHR0cDovL3d3dy5uY2JpLm5sbS5uaWguZ292L3B1Ym1lZC8zNDEzNTgz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aWVoIiwiQ3JlYXRlZE9uIjoiMjAyNC0wNS0wMVQwOTowMjo1NyIsIk1vZGlmaWVkQnkiOiJfSGFuaWVoIiwiSWQiOiI1YzRkZWFlYS1iNmUxLTRmNTAtYjFkYS01MzlkMTJiNTY1NWUiLCJNb2RpZmllZE9uIjoiMjAyNC0wNS0wMVQwOTowMjo1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gyMDA2ODAiLCJVcmlTdHJpbmciOiJodHRwczovL3d3dy5uY2JpLm5sbS5uaWguZ292L3BtYy9hcnRpY2xlcy9QTUM4MjAwNjg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YW5pZWgiLCJDcmVhdGVkT24iOiIyMDI0LTA1LTAxVDA5OjAyOjU3IiwiTW9kaWZpZWRCeSI6Il9IYW5pZWgiLCJJZCI6ImY4NTVhYTdiLThlNzMtNDU5Mi05ODlhLTdmNTYxMTliMGI0ZCIsIk1vZGlmaWVkT24iOiIyMDI0LTA1LTAxVDA5OjAyOjU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4OS9mcHN5Zy4yMDIxLjY3MjIzOCIsIlVyaVN0cmluZyI6Imh0dHBzOi8vZG9pLm9yZy8xMC4zMzg5L2Zwc3lnLjIwMjEuNjcyMjM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g2L3MxMjg4OS0wMjAtMDg0ODMtMSIsIlVyaVN0cmluZyI6Imh0dHBzOi8vZG9pLm9yZy8xMC4xMTg2L3MxMjg4OS0wMjAtMDg0ODMt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S0wMVQwOTowNTozNiIsIk1vZGlmaWVkQnkiOiJfSGFuaWVoIiwiSWQiOiIzY2NmY2JmYS01NDBjLTQwNmItOTg4Yi1hZTA4ZjljZWIwM2UiLCJNb2RpZmllZE9uIjoiMjAyNC0wNS0wMVQwOTowNToz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lBNQzcwODI5MDMiLCJVcmlTdHJpbmciOiJodHRwczovL3d3dy5uY2JpLm5sbS5uaWguZ292L3BtYy9hcnRpY2xlcy9QTUM3MDgyOTA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YW5pZWgiLCJDcmVhdGVkT24iOiIyMDI0LTA1LTAxVDA5OjA1OjM2IiwiTW9kaWZpZWRCeSI6Il9IYW5pZWgiLCJJZCI6IjBlOTdhNzc1LTE0ODYtNDM1Yy1iYzYzLTViOGFmOWZlYWE4OCIsIk1vZGlmaWVkT24iOiIyMDI0LTA1LTAxVDA5OjA1OjM2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MzIxOTc2NTAiLCJVcmlTdHJpbmciOiJodHRwOi8vd3d3Lm5jYmkubmxtLm5paC5nb3YvcHVibWVkLzMyMTk3NjUw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}</w:instrText>
          </w:r>
          <w:r w:rsidRPr="00902AE0">
            <w:fldChar w:fldCharType="separate"/>
          </w:r>
          <w:r w:rsidRPr="00902AE0">
            <w:t>[37, 38]</w:t>
          </w:r>
          <w:r w:rsidRPr="00902AE0">
            <w:fldChar w:fldCharType="end"/>
          </w:r>
        </w:sdtContent>
      </w:sdt>
      <w:r w:rsidRPr="00902AE0">
        <w:t>.</w:t>
      </w:r>
    </w:p>
    <w:p w14:paraId="3B373D3A" w14:textId="77777777" w:rsidR="00902AE0" w:rsidRPr="00902AE0" w:rsidRDefault="00902AE0" w:rsidP="001942CE">
      <w:pPr>
        <w:pStyle w:val="MainText"/>
      </w:pPr>
      <w:r w:rsidRPr="00902AE0">
        <w:t xml:space="preserve">As the quality of sleep has a direct effect on the daily performance of students, correcting their sleep-wake pattern will improve their learning and memory, creativity and productivity </w:t>
      </w:r>
      <w:sdt>
        <w:sdtPr>
          <w:alias w:val="To edit, see citavi.com/edit"/>
          <w:tag w:val="CitaviPlaceholder#b196492b-92ef-47fe-8341-8c531ce788a5"/>
          <w:id w:val="-959107376"/>
          <w:placeholder>
            <w:docPart w:val="2F13C717D9674BEF8A882F3A009933DD"/>
          </w:placeholder>
        </w:sdtPr>
        <w:sdtEndPr/>
        <w:sdtContent>
          <w:r w:rsidRPr="00902AE0">
            <w:fldChar w:fldCharType="begin"/>
          </w:r>
          <w:r w:rsidRPr="00902A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TgwNDliLWUzNGMtNGMxYi1hNzUyLTgzNWIzY2YyYmM4ZiIsIlJhbmdlTGVuZ3RoIjo0LCJSZWZlcmVuY2VJZCI6IjUxODFjZjQ0LTg3N2ItNDBhNC04NGJlLTM0NTBkOTVmODU4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c2NTE1NCIsIlVyaVN0cmluZyI6Imh0dHA6Ly93d3cubmNiaS5ubG0ubmloLmdvdi9wdWJtZWQvMzI3NjUxN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hbmllaCIsIkNyZWF0ZWRPbiI6IjIwMjQtMDUtMDRUMjI6MzE6NTciLCJNb2RpZmllZEJ5IjoiX0hhbmllaCIsIklkIjoiZTdjOGI0OTgtNGU2NS00N2YwLTllZmQtNTg5YTU2OGE5ZDlkIiwiTW9kaWZpZWRPbiI6IjIwMjQtMDUtMDRUMjI6MzE6N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yMTQ3L0FNRVAuUzI2MTUyNSIsIlVyaVN0cmluZyI6Imh0dHBzOi8vZG9pLm9yZy8xMC4yMTQ3L0FNRVAuUzI2MTU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aWVoIiwiQ3JlYXRlZE9uIjoiMjAyNC0wNS0wNFQyMjozMTo1NyIsIk1vZGlmaWVkQnkiOiJfSGFuaWVoIiwiSWQiOiI5OTQ5YzRjMS1jODVlLTRhMDYtODM4YS0xYjZlMTc3MTA2ZTEiLCJNb2RpZmllZE9uIjoiMjAyNC0wNS0wNFQyMjozMTo1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czODE4MDEiLCJVcmlTdHJpbmciOiJodHRwczovL3d3dy5uY2JpLm5sbS5uaWguZ292L3BtYy9hcnRpY2xlcy9QTUM3MzgxODA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}</w:instrText>
          </w:r>
          <w:r w:rsidRPr="00902AE0">
            <w:fldChar w:fldCharType="separate"/>
          </w:r>
          <w:r w:rsidRPr="00902AE0">
            <w:t>[39]</w:t>
          </w:r>
          <w:r w:rsidRPr="00902AE0">
            <w:fldChar w:fldCharType="end"/>
          </w:r>
        </w:sdtContent>
      </w:sdt>
      <w:r w:rsidRPr="00902AE0">
        <w:t xml:space="preserve">. Then, it is recommended that educational administrators to provide instructions to students regarding the significance of sleep hygiene and the establishment of appropriate sleep-wake routines. </w:t>
      </w:r>
    </w:p>
    <w:p w14:paraId="5134A479" w14:textId="77777777" w:rsidR="00902AE0" w:rsidRPr="00902AE0" w:rsidRDefault="00902AE0" w:rsidP="001942CE">
      <w:pPr>
        <w:pStyle w:val="MainText"/>
      </w:pPr>
      <w:r w:rsidRPr="00902AE0">
        <w:t>Future studies should aim to investigate the impact of BMI, cognitive disabilities, and daytime sleepiness on sleep quality among students to provide a more comprehensive understanding of the factors. Additionally, further research could explore the effectiveness of interventions aimed at improving sleep quality among students.</w:t>
      </w:r>
    </w:p>
    <w:p w14:paraId="6835291D" w14:textId="6B96A96B" w:rsidR="009C0283" w:rsidRDefault="00902AE0" w:rsidP="001942CE">
      <w:pPr>
        <w:pStyle w:val="MainText"/>
      </w:pPr>
      <w:r w:rsidRPr="00902AE0">
        <w:t>The present study had some limitations notably the small sample size and the exclusive inclusion of physiology students. Therefore, it is recommended to repeat the same study with a higher number of samples and include students from other academic fields.</w:t>
      </w:r>
    </w:p>
    <w:p w14:paraId="1FB9F96C" w14:textId="5B81365A" w:rsidR="00266021" w:rsidRDefault="00266021" w:rsidP="00266021">
      <w:pPr>
        <w:pStyle w:val="Mainheader"/>
      </w:pPr>
      <w:r w:rsidRPr="00266021">
        <w:t>ACKNOWLEDGEMENT</w:t>
      </w:r>
    </w:p>
    <w:p w14:paraId="04D3F396" w14:textId="7BAD0D47" w:rsidR="00266021" w:rsidRDefault="00902AE0" w:rsidP="001942CE">
      <w:pPr>
        <w:pStyle w:val="Firstparagraph"/>
      </w:pPr>
      <w:r w:rsidRPr="00902AE0">
        <w:t xml:space="preserve">This study was supported by </w:t>
      </w:r>
      <w:proofErr w:type="spellStart"/>
      <w:r w:rsidRPr="00902AE0">
        <w:t>Tarbiat</w:t>
      </w:r>
      <w:proofErr w:type="spellEnd"/>
      <w:r w:rsidRPr="00902AE0">
        <w:t xml:space="preserve"> </w:t>
      </w:r>
      <w:proofErr w:type="spellStart"/>
      <w:r w:rsidRPr="00902AE0">
        <w:t>Modares</w:t>
      </w:r>
      <w:proofErr w:type="spellEnd"/>
      <w:r w:rsidRPr="00902AE0">
        <w:t xml:space="preserve"> University. I sincerely thank all the students who participated in this research.</w:t>
      </w:r>
    </w:p>
    <w:p w14:paraId="75F713A9" w14:textId="70C0837A" w:rsidR="00283750" w:rsidRPr="00E5299D" w:rsidRDefault="00E5299D" w:rsidP="001E5C6A">
      <w:pPr>
        <w:shd w:val="clear" w:color="auto" w:fill="FFFFFF"/>
        <w:bidi w:val="0"/>
        <w:spacing w:before="240" w:after="0" w:line="240" w:lineRule="auto"/>
        <w:outlineLvl w:val="1"/>
        <w:rPr>
          <w:rFonts w:asciiTheme="majorBidi" w:eastAsia="Times New Roman" w:hAnsiTheme="majorBidi" w:cstheme="majorBidi"/>
          <w:b/>
          <w:bCs/>
          <w:sz w:val="24"/>
          <w:szCs w:val="24"/>
        </w:rPr>
      </w:pPr>
      <w:r w:rsidRPr="00E5299D">
        <w:rPr>
          <w:rFonts w:asciiTheme="majorBidi" w:eastAsia="Times New Roman" w:hAnsiTheme="majorBidi" w:cstheme="majorBidi"/>
          <w:b/>
          <w:bCs/>
          <w:sz w:val="24"/>
          <w:szCs w:val="24"/>
        </w:rPr>
        <w:t>DECLARATIONS</w:t>
      </w:r>
    </w:p>
    <w:p w14:paraId="2F16BDEF" w14:textId="199A45B1" w:rsidR="00A97871" w:rsidRDefault="00902AE0" w:rsidP="001942CE">
      <w:pPr>
        <w:pStyle w:val="Firstparagraph"/>
      </w:pPr>
      <w:r w:rsidRPr="00902AE0">
        <w:t>The author declares no conflicts of interest.</w:t>
      </w:r>
    </w:p>
    <w:p w14:paraId="0EFC6E48" w14:textId="554A7553" w:rsidR="00E71B36" w:rsidRDefault="00671B51" w:rsidP="00A0404C">
      <w:pPr>
        <w:pStyle w:val="Mainheader"/>
        <w:spacing w:after="120"/>
      </w:pPr>
      <w:r w:rsidRPr="00F43A22">
        <w:lastRenderedPageBreak/>
        <w:t>REFERENCES</w:t>
      </w:r>
    </w:p>
    <w:p w14:paraId="7AFD0DA0" w14:textId="77777777" w:rsidR="00A43CE8" w:rsidRDefault="00A43CE8" w:rsidP="004540B5">
      <w:pPr>
        <w:pStyle w:val="References"/>
        <w:widowControl w:val="0"/>
        <w:numPr>
          <w:ilvl w:val="0"/>
          <w:numId w:val="33"/>
        </w:numPr>
        <w:tabs>
          <w:tab w:val="left" w:pos="540"/>
        </w:tabs>
        <w:ind w:left="288" w:hanging="418"/>
      </w:pPr>
      <w:r>
        <w:t>Eaton DK, McKnight-Eily LR, Lowry R, Perry GS, Presley-Cantrell L, Croft JB. Prevalence of insufficient, borderline, and optimal hours of sleep among high school students - United States, 2007. J Adolesc Health 2010; 46(4):399–401.</w:t>
      </w:r>
    </w:p>
    <w:p w14:paraId="5900BE44" w14:textId="77777777" w:rsidR="00A43CE8" w:rsidRDefault="00A43CE8" w:rsidP="004540B5">
      <w:pPr>
        <w:pStyle w:val="References"/>
        <w:widowControl w:val="0"/>
        <w:numPr>
          <w:ilvl w:val="0"/>
          <w:numId w:val="33"/>
        </w:numPr>
        <w:tabs>
          <w:tab w:val="left" w:pos="540"/>
        </w:tabs>
        <w:ind w:left="288" w:hanging="418"/>
      </w:pPr>
      <w:r>
        <w:t>Lund HG, Reider BD, Whiting AB, Prichard JR. Sleep patterns and predictors of disturbed sleep in a large population of college students. J Adolesc Health 2010; 46(2):124–32.</w:t>
      </w:r>
    </w:p>
    <w:p w14:paraId="0C901C62" w14:textId="77777777" w:rsidR="00A43CE8" w:rsidRDefault="00A43CE8" w:rsidP="004540B5">
      <w:pPr>
        <w:pStyle w:val="References"/>
        <w:widowControl w:val="0"/>
        <w:numPr>
          <w:ilvl w:val="0"/>
          <w:numId w:val="33"/>
        </w:numPr>
        <w:tabs>
          <w:tab w:val="left" w:pos="540"/>
        </w:tabs>
        <w:ind w:left="288" w:hanging="418"/>
      </w:pPr>
      <w:r>
        <w:t>Alsaggaf MA, Wali SO, Merdad RA, Merdad LA. Sleep quantity, quality, and insomnia symptoms of medical students during clinical years. Relationship with stress and academic performance. Saudi Med J 2016; 37(2):173–82.</w:t>
      </w:r>
    </w:p>
    <w:p w14:paraId="0F9DA1BD" w14:textId="77777777" w:rsidR="00A43CE8" w:rsidRDefault="00A43CE8" w:rsidP="004540B5">
      <w:pPr>
        <w:pStyle w:val="References"/>
        <w:widowControl w:val="0"/>
        <w:numPr>
          <w:ilvl w:val="0"/>
          <w:numId w:val="33"/>
        </w:numPr>
        <w:tabs>
          <w:tab w:val="left" w:pos="540"/>
        </w:tabs>
        <w:ind w:left="288" w:hanging="418"/>
      </w:pPr>
      <w:r>
        <w:t>Colten HR, Altevogt BM, editors. Sleep Disorders and Sleep Deprivation: An Unmet Public Health Problem. Washington (DC); 2006.</w:t>
      </w:r>
    </w:p>
    <w:p w14:paraId="2D5283BD" w14:textId="77777777" w:rsidR="00A43CE8" w:rsidRDefault="00A43CE8" w:rsidP="004540B5">
      <w:pPr>
        <w:pStyle w:val="References"/>
        <w:widowControl w:val="0"/>
        <w:numPr>
          <w:ilvl w:val="0"/>
          <w:numId w:val="33"/>
        </w:numPr>
        <w:tabs>
          <w:tab w:val="left" w:pos="540"/>
        </w:tabs>
        <w:ind w:left="288" w:hanging="418"/>
      </w:pPr>
      <w:r>
        <w:t>Azad MC, Fraser K, Rumana N, Abdullah AF, Shahana N, Hanly PJ et al. Sleep disturbances among medical students: a global perspective. J Clin Sleep Med 2015; 11(1):69–74.</w:t>
      </w:r>
    </w:p>
    <w:p w14:paraId="5194A65A" w14:textId="77777777" w:rsidR="00A43CE8" w:rsidRDefault="00A43CE8" w:rsidP="004540B5">
      <w:pPr>
        <w:pStyle w:val="References"/>
        <w:widowControl w:val="0"/>
        <w:numPr>
          <w:ilvl w:val="0"/>
          <w:numId w:val="33"/>
        </w:numPr>
        <w:tabs>
          <w:tab w:val="left" w:pos="540"/>
        </w:tabs>
        <w:ind w:left="288" w:hanging="418"/>
      </w:pPr>
      <w:r>
        <w:t>Yilmaz D, Tanrikulu F, Dikmen Y. Research on Sleep Quality and the Factors Affecting the Sleep Quality of the Nursing Students. Curr Health Sci J 2017; 43(1):20–4.</w:t>
      </w:r>
    </w:p>
    <w:p w14:paraId="4EBEA97B" w14:textId="77777777" w:rsidR="00A43CE8" w:rsidRDefault="00A43CE8" w:rsidP="004540B5">
      <w:pPr>
        <w:pStyle w:val="References"/>
        <w:widowControl w:val="0"/>
        <w:numPr>
          <w:ilvl w:val="0"/>
          <w:numId w:val="33"/>
        </w:numPr>
        <w:tabs>
          <w:tab w:val="left" w:pos="540"/>
        </w:tabs>
        <w:ind w:left="418" w:hanging="418"/>
      </w:pPr>
      <w:r>
        <w:t>Nyer M, Farabaugh A, Fehling K, Soskin D, Holt D, Papakostas GI et al. Relationship between sleep disturbance and depression, anxiety, and functioning in college students. Depress Anxiety 2013; 30(9):873–80.</w:t>
      </w:r>
    </w:p>
    <w:p w14:paraId="0378A4E9" w14:textId="77777777" w:rsidR="00A43CE8" w:rsidRDefault="00A43CE8" w:rsidP="004540B5">
      <w:pPr>
        <w:pStyle w:val="References"/>
        <w:widowControl w:val="0"/>
        <w:numPr>
          <w:ilvl w:val="0"/>
          <w:numId w:val="33"/>
        </w:numPr>
        <w:tabs>
          <w:tab w:val="left" w:pos="540"/>
        </w:tabs>
        <w:ind w:left="418" w:hanging="418"/>
      </w:pPr>
      <w:r>
        <w:t>Alkadhi K, Zagaar M, Alhaider I, Salim S, Aleisa A. Neurobiological consequences of sleep deprivation. Curr Neuropharmacol 2013; 11(3):231–49.</w:t>
      </w:r>
    </w:p>
    <w:p w14:paraId="465B2E39" w14:textId="77777777" w:rsidR="00A43CE8" w:rsidRDefault="00A43CE8" w:rsidP="004540B5">
      <w:pPr>
        <w:pStyle w:val="References"/>
        <w:widowControl w:val="0"/>
        <w:numPr>
          <w:ilvl w:val="0"/>
          <w:numId w:val="33"/>
        </w:numPr>
        <w:tabs>
          <w:tab w:val="left" w:pos="540"/>
        </w:tabs>
        <w:ind w:left="418" w:hanging="418"/>
      </w:pPr>
      <w:r>
        <w:t>Assaad S, Costanian C, Haddad G, Tannous F. Sleep patterns and disorders among university students in Lebanon. J Res Health Sci 2014; 14(3):198–204.</w:t>
      </w:r>
    </w:p>
    <w:p w14:paraId="330927A9" w14:textId="77777777" w:rsidR="00A43CE8" w:rsidRDefault="00A43CE8" w:rsidP="004540B5">
      <w:pPr>
        <w:pStyle w:val="References"/>
        <w:widowControl w:val="0"/>
        <w:numPr>
          <w:ilvl w:val="0"/>
          <w:numId w:val="33"/>
        </w:numPr>
        <w:tabs>
          <w:tab w:val="left" w:pos="540"/>
        </w:tabs>
        <w:ind w:left="418" w:hanging="418"/>
      </w:pPr>
      <w:r>
        <w:t>Orzech KM, Acebo C, Seifer R, Barker D, Carskadon MA. Sleep patterns are associated with common illness in adolescents. J Sleep Res 2014; 23(2):133–42.</w:t>
      </w:r>
    </w:p>
    <w:p w14:paraId="014347E7" w14:textId="77777777" w:rsidR="00A43CE8" w:rsidRDefault="00A43CE8" w:rsidP="004540B5">
      <w:pPr>
        <w:pStyle w:val="References"/>
        <w:widowControl w:val="0"/>
        <w:numPr>
          <w:ilvl w:val="0"/>
          <w:numId w:val="33"/>
        </w:numPr>
        <w:tabs>
          <w:tab w:val="left" w:pos="540"/>
        </w:tabs>
        <w:ind w:left="418" w:hanging="418"/>
      </w:pPr>
      <w:r>
        <w:t>Silva M, Chaves C, Duarte J, Amaral O, Ferreira M. Sleep Quality Determinants among Nursing Students. Procedia - Social and Behavioral Sciences 2016; 217:999–1007.</w:t>
      </w:r>
    </w:p>
    <w:p w14:paraId="0D2A23AA" w14:textId="77777777" w:rsidR="00A43CE8" w:rsidRDefault="00A43CE8" w:rsidP="004540B5">
      <w:pPr>
        <w:pStyle w:val="References"/>
        <w:widowControl w:val="0"/>
        <w:numPr>
          <w:ilvl w:val="0"/>
          <w:numId w:val="33"/>
        </w:numPr>
        <w:tabs>
          <w:tab w:val="left" w:pos="540"/>
        </w:tabs>
        <w:ind w:left="418" w:hanging="418"/>
      </w:pPr>
      <w:r>
        <w:t xml:space="preserve">Nowicki Z, Grabowski K, Cubała WJ, Nowicka-Sauer K, Zdrojewski T, Rutkowski M et al. </w:t>
      </w:r>
      <w:r>
        <w:t>Prevalence of self-reported insomnia in general population of Poland. Psychiatr Pol 2016; 50(1):165–73.</w:t>
      </w:r>
    </w:p>
    <w:p w14:paraId="24A6F3D2" w14:textId="77777777" w:rsidR="00A43CE8" w:rsidRDefault="00A43CE8" w:rsidP="004540B5">
      <w:pPr>
        <w:pStyle w:val="References"/>
        <w:widowControl w:val="0"/>
        <w:numPr>
          <w:ilvl w:val="0"/>
          <w:numId w:val="33"/>
        </w:numPr>
        <w:tabs>
          <w:tab w:val="left" w:pos="540"/>
        </w:tabs>
        <w:ind w:left="418" w:hanging="418"/>
      </w:pPr>
      <w:r>
        <w:t>Suzuki E, Yorifuji T, Ueshima K, Takao S, Sugiyama M, Ohta T et al. Sleep duration, sleep quality and cardiovascular disease mortality among the elderly: a population-based cohort study. Prev Med 2009; 49(2-3):135–41.</w:t>
      </w:r>
    </w:p>
    <w:p w14:paraId="33E49412" w14:textId="77777777" w:rsidR="00A43CE8" w:rsidRDefault="00A43CE8" w:rsidP="004540B5">
      <w:pPr>
        <w:pStyle w:val="References"/>
        <w:widowControl w:val="0"/>
        <w:numPr>
          <w:ilvl w:val="0"/>
          <w:numId w:val="33"/>
        </w:numPr>
        <w:tabs>
          <w:tab w:val="left" w:pos="540"/>
        </w:tabs>
        <w:ind w:left="418" w:hanging="418"/>
      </w:pPr>
      <w:r>
        <w:t>Gaultney JF. The prevalence of sleep disorders in college students: impact on academic performance. J Am Coll Health 2010; 59(2):91–7.</w:t>
      </w:r>
    </w:p>
    <w:p w14:paraId="63115163" w14:textId="77777777" w:rsidR="00A43CE8" w:rsidRDefault="00A43CE8" w:rsidP="004540B5">
      <w:pPr>
        <w:pStyle w:val="References"/>
        <w:widowControl w:val="0"/>
        <w:numPr>
          <w:ilvl w:val="0"/>
          <w:numId w:val="33"/>
        </w:numPr>
        <w:tabs>
          <w:tab w:val="left" w:pos="540"/>
        </w:tabs>
        <w:ind w:left="418" w:hanging="418"/>
      </w:pPr>
      <w:r>
        <w:t>Tzachrista M, Gkintoni E, Halkiopoulos C. Neurocognitive Profile of Creativity in Improving Academic Performance—A Scoping Review. Education Sciences 2023; 13(11):1127.</w:t>
      </w:r>
    </w:p>
    <w:p w14:paraId="2A6C392A" w14:textId="77777777" w:rsidR="00A43CE8" w:rsidRDefault="00A43CE8" w:rsidP="004540B5">
      <w:pPr>
        <w:pStyle w:val="References"/>
        <w:widowControl w:val="0"/>
        <w:numPr>
          <w:ilvl w:val="0"/>
          <w:numId w:val="33"/>
        </w:numPr>
        <w:tabs>
          <w:tab w:val="left" w:pos="540"/>
        </w:tabs>
        <w:ind w:left="418" w:hanging="418"/>
      </w:pPr>
      <w:r>
        <w:t>Sweileh WM, Ali IA, Sawalha AF, Abu-Taha AS, Zyoud SH, Al-Jabi SW. Sleep habits and sleep problems among Palestinian students. Child Adolesc Psychiatry Ment Health 2011; 5(1):25.</w:t>
      </w:r>
    </w:p>
    <w:p w14:paraId="14D9DB86" w14:textId="77777777" w:rsidR="00A43CE8" w:rsidRDefault="00A43CE8" w:rsidP="004540B5">
      <w:pPr>
        <w:pStyle w:val="References"/>
        <w:widowControl w:val="0"/>
        <w:numPr>
          <w:ilvl w:val="0"/>
          <w:numId w:val="33"/>
        </w:numPr>
        <w:tabs>
          <w:tab w:val="left" w:pos="540"/>
        </w:tabs>
        <w:ind w:left="418" w:hanging="418"/>
      </w:pPr>
      <w:r>
        <w:t>Schlarb AA, Friedrich A, Claßen M. Sleep problems in university students - an intervention. Neuropsychiatr Dis Treat 2017; 13:1989–2001.</w:t>
      </w:r>
    </w:p>
    <w:p w14:paraId="04C7604D" w14:textId="77777777" w:rsidR="00A43CE8" w:rsidRDefault="00A43CE8" w:rsidP="004540B5">
      <w:pPr>
        <w:pStyle w:val="References"/>
        <w:widowControl w:val="0"/>
        <w:numPr>
          <w:ilvl w:val="0"/>
          <w:numId w:val="33"/>
        </w:numPr>
        <w:tabs>
          <w:tab w:val="left" w:pos="540"/>
        </w:tabs>
        <w:ind w:left="418" w:hanging="418"/>
      </w:pPr>
      <w:r>
        <w:t>Müller C, El-Ansari K, El Ansari W. Health-Promoting Behavior and Lifestyle Characteristics of Students as a Function of Sex and Academic Level. Int J Environ Res Public Health 2022; 19(12).</w:t>
      </w:r>
    </w:p>
    <w:p w14:paraId="6FC61B6C" w14:textId="77777777" w:rsidR="00A43CE8" w:rsidRDefault="00A43CE8" w:rsidP="004540B5">
      <w:pPr>
        <w:pStyle w:val="References"/>
        <w:numPr>
          <w:ilvl w:val="0"/>
          <w:numId w:val="33"/>
        </w:numPr>
        <w:tabs>
          <w:tab w:val="left" w:pos="540"/>
        </w:tabs>
        <w:ind w:left="450" w:hanging="418"/>
      </w:pPr>
      <w:r>
        <w:t>Tsai L-L, Li S-P. Sleep patterns in college students: gender and grade differences. J Psychosom Res 2004; 56(2):231–7.</w:t>
      </w:r>
    </w:p>
    <w:p w14:paraId="1E16F9F2" w14:textId="77777777" w:rsidR="00A43CE8" w:rsidRDefault="00A43CE8" w:rsidP="004540B5">
      <w:pPr>
        <w:pStyle w:val="References"/>
        <w:numPr>
          <w:ilvl w:val="0"/>
          <w:numId w:val="33"/>
        </w:numPr>
        <w:tabs>
          <w:tab w:val="left" w:pos="540"/>
        </w:tabs>
        <w:ind w:left="450" w:hanging="418"/>
      </w:pPr>
      <w:r>
        <w:t>Webb E, Ashton CH, Kelly P, Kamali F. Alcohol and drug use in UK university students. Lancet 1996; 348(9032):922–5.</w:t>
      </w:r>
    </w:p>
    <w:p w14:paraId="727F6831" w14:textId="77777777" w:rsidR="00A43CE8" w:rsidRDefault="00A43CE8" w:rsidP="004540B5">
      <w:pPr>
        <w:pStyle w:val="References"/>
        <w:numPr>
          <w:ilvl w:val="0"/>
          <w:numId w:val="33"/>
        </w:numPr>
        <w:tabs>
          <w:tab w:val="left" w:pos="540"/>
        </w:tabs>
        <w:ind w:left="450" w:hanging="418"/>
      </w:pPr>
      <w:r>
        <w:t>Schmoldt A, Benthe HF, Haberland G. Digitoxin metabolism by rat liver microsomes. Biochem Pharmacol 1975; 24(17):1639–41.</w:t>
      </w:r>
    </w:p>
    <w:p w14:paraId="1CCD113F" w14:textId="77777777" w:rsidR="00A43CE8" w:rsidRDefault="00A43CE8" w:rsidP="004540B5">
      <w:pPr>
        <w:pStyle w:val="References"/>
        <w:numPr>
          <w:ilvl w:val="0"/>
          <w:numId w:val="33"/>
        </w:numPr>
        <w:tabs>
          <w:tab w:val="left" w:pos="540"/>
        </w:tabs>
        <w:ind w:left="450" w:hanging="418"/>
      </w:pPr>
      <w:r>
        <w:t>Veldi M, Aluoja A, Vasar V. Sleep quality and more common sleep-related problems in medical students. Sleep Med 2005; 6(3):269–75.</w:t>
      </w:r>
    </w:p>
    <w:p w14:paraId="021B51AB" w14:textId="77777777" w:rsidR="00A43CE8" w:rsidRDefault="00A43CE8" w:rsidP="004540B5">
      <w:pPr>
        <w:pStyle w:val="References"/>
        <w:numPr>
          <w:ilvl w:val="0"/>
          <w:numId w:val="33"/>
        </w:numPr>
        <w:tabs>
          <w:tab w:val="left" w:pos="540"/>
        </w:tabs>
        <w:ind w:left="450" w:hanging="418"/>
      </w:pPr>
      <w:r>
        <w:t>Hershner SD, Chervin RD. Causes and consequences of sleepiness among college students. Nat Sci Sleep 2014; 6:73–84.</w:t>
      </w:r>
    </w:p>
    <w:p w14:paraId="6D18ADF0" w14:textId="77777777" w:rsidR="00A43CE8" w:rsidRDefault="00A43CE8" w:rsidP="004540B5">
      <w:pPr>
        <w:pStyle w:val="References"/>
        <w:numPr>
          <w:ilvl w:val="0"/>
          <w:numId w:val="33"/>
        </w:numPr>
        <w:tabs>
          <w:tab w:val="left" w:pos="540"/>
        </w:tabs>
        <w:ind w:left="450" w:hanging="418"/>
      </w:pPr>
      <w:r>
        <w:t>Wang Y, Dai X, Zhu J, Xu Z, Lou J, Chen K. What complex factors influence sleep quality in college students? PLS-SEM vs. fsQCA. Front Psychol 2023; 14:1185896.</w:t>
      </w:r>
    </w:p>
    <w:p w14:paraId="66D5BF75" w14:textId="77777777" w:rsidR="00A43CE8" w:rsidRDefault="00A43CE8" w:rsidP="004540B5">
      <w:pPr>
        <w:pStyle w:val="References"/>
        <w:numPr>
          <w:ilvl w:val="0"/>
          <w:numId w:val="33"/>
        </w:numPr>
        <w:tabs>
          <w:tab w:val="left" w:pos="540"/>
        </w:tabs>
        <w:ind w:left="450" w:hanging="418"/>
      </w:pPr>
      <w:r>
        <w:t xml:space="preserve">Buysse DJ, Reynolds CF, Monk TH, Berman SR, Kupfer DJ. The Pittsburgh Sleep Quality Index: </w:t>
      </w:r>
      <w:r>
        <w:lastRenderedPageBreak/>
        <w:t>a new instrument for psychiatric practice and research. Psychiatry Res 1989; 28(2):193–213.</w:t>
      </w:r>
    </w:p>
    <w:p w14:paraId="311ED23B" w14:textId="77777777" w:rsidR="00A43CE8" w:rsidRDefault="00A43CE8" w:rsidP="004540B5">
      <w:pPr>
        <w:pStyle w:val="References"/>
        <w:numPr>
          <w:ilvl w:val="0"/>
          <w:numId w:val="33"/>
        </w:numPr>
        <w:tabs>
          <w:tab w:val="left" w:pos="540"/>
        </w:tabs>
        <w:ind w:left="450" w:hanging="418"/>
      </w:pPr>
      <w:r>
        <w:t>Farrahi Moghaddam J, Nakhaee N, Sheibani V, Garrusi B, Amirkafi A. Reliability and validity of the Persian version of the Pittsburgh Sleep Quality Index (PSQI-P). Sleep Breath 2012; 16(1):79–82.</w:t>
      </w:r>
    </w:p>
    <w:p w14:paraId="0673FC66" w14:textId="77777777" w:rsidR="00A43CE8" w:rsidRDefault="00A43CE8" w:rsidP="004540B5">
      <w:pPr>
        <w:pStyle w:val="References"/>
        <w:numPr>
          <w:ilvl w:val="0"/>
          <w:numId w:val="33"/>
        </w:numPr>
        <w:tabs>
          <w:tab w:val="left" w:pos="540"/>
        </w:tabs>
        <w:ind w:left="450" w:hanging="418"/>
      </w:pPr>
      <w:r>
        <w:t>Cohen J. Statistical Power Analysis for the Behavioral Sciences. Routledge; 2013.</w:t>
      </w:r>
    </w:p>
    <w:p w14:paraId="2AA69C2A" w14:textId="77777777" w:rsidR="00A43CE8" w:rsidRDefault="00A43CE8" w:rsidP="004540B5">
      <w:pPr>
        <w:pStyle w:val="References"/>
        <w:numPr>
          <w:ilvl w:val="0"/>
          <w:numId w:val="33"/>
        </w:numPr>
        <w:tabs>
          <w:tab w:val="left" w:pos="540"/>
        </w:tabs>
        <w:ind w:left="450" w:hanging="418"/>
      </w:pPr>
      <w:r>
        <w:t>Dinis J, Bragança M. Quality of Sleep and Depression in College Students: A Systematic Review. Sleep Sci 2018; 11(4):290–301.</w:t>
      </w:r>
    </w:p>
    <w:p w14:paraId="54C1B932" w14:textId="77777777" w:rsidR="00A43CE8" w:rsidRDefault="00A43CE8" w:rsidP="004540B5">
      <w:pPr>
        <w:pStyle w:val="References"/>
        <w:numPr>
          <w:ilvl w:val="0"/>
          <w:numId w:val="33"/>
        </w:numPr>
        <w:tabs>
          <w:tab w:val="left" w:pos="540"/>
        </w:tabs>
        <w:ind w:left="450" w:hanging="418"/>
      </w:pPr>
      <w:r>
        <w:t>Alotaibi AD, Alosaimi FM, Alajlan AA, Bin Abdulrahman KA. The relationship between sleep quality, stress, and academic performance among medical students. J Family Community Med 2020; 27(1):23–8.</w:t>
      </w:r>
    </w:p>
    <w:p w14:paraId="26EA8703" w14:textId="77777777" w:rsidR="00A43CE8" w:rsidRDefault="00A43CE8" w:rsidP="004540B5">
      <w:pPr>
        <w:pStyle w:val="References"/>
        <w:numPr>
          <w:ilvl w:val="0"/>
          <w:numId w:val="33"/>
        </w:numPr>
        <w:tabs>
          <w:tab w:val="left" w:pos="540"/>
        </w:tabs>
        <w:ind w:left="450" w:hanging="418"/>
      </w:pPr>
      <w:r>
        <w:t>Wang H, Fan X. Academic Stress and Sleep Quality among Chinese Adolescents: Chain Mediating Effects of Anxiety and School Burnout. Int J Environ Res Public Health 2023; 20(3).</w:t>
      </w:r>
    </w:p>
    <w:p w14:paraId="0E4A3B62" w14:textId="77777777" w:rsidR="00A43CE8" w:rsidRDefault="00A43CE8" w:rsidP="004540B5">
      <w:pPr>
        <w:pStyle w:val="References"/>
        <w:numPr>
          <w:ilvl w:val="0"/>
          <w:numId w:val="33"/>
        </w:numPr>
        <w:tabs>
          <w:tab w:val="left" w:pos="540"/>
        </w:tabs>
        <w:ind w:left="450" w:hanging="418"/>
      </w:pPr>
      <w:r>
        <w:t>Li Y, Gu S, Wang Z, Li H, Xu X, Zhu H et al. Relationship Between Stressful Life Events and Sleep Quality: Rumination as a Mediator and Resilience as a Moderator. Front Psychiatry 2019; 10:348.</w:t>
      </w:r>
    </w:p>
    <w:p w14:paraId="50D4E868" w14:textId="77777777" w:rsidR="00A43CE8" w:rsidRDefault="00A43CE8" w:rsidP="004540B5">
      <w:pPr>
        <w:pStyle w:val="References"/>
        <w:numPr>
          <w:ilvl w:val="0"/>
          <w:numId w:val="33"/>
        </w:numPr>
        <w:tabs>
          <w:tab w:val="left" w:pos="540"/>
        </w:tabs>
        <w:ind w:left="450" w:hanging="418"/>
      </w:pPr>
      <w:r>
        <w:t>Safhi MA, Alafif RA, Alamoudi NM, Alamoudi MM, Alghamdi WA, Albishri SF et al. The association of stress with sleep quality among medical students at King Abdulaziz University. J Family Med Prim Care 2020; 9(3):1662–7.</w:t>
      </w:r>
    </w:p>
    <w:p w14:paraId="12E4B467" w14:textId="77777777" w:rsidR="00A43CE8" w:rsidRDefault="00A43CE8" w:rsidP="004540B5">
      <w:pPr>
        <w:pStyle w:val="References"/>
        <w:numPr>
          <w:ilvl w:val="0"/>
          <w:numId w:val="33"/>
        </w:numPr>
        <w:tabs>
          <w:tab w:val="left" w:pos="540"/>
        </w:tabs>
        <w:ind w:left="450" w:hanging="418"/>
      </w:pPr>
      <w:r>
        <w:t>Hirotsu C, Tufik S, Andersen ML. Interactions between sleep, stress, and metabolism: From physiological to pathological conditions. Sleep Sci 2015; 8(3):143–52.</w:t>
      </w:r>
    </w:p>
    <w:p w14:paraId="6AE985FE" w14:textId="77777777" w:rsidR="00A43CE8" w:rsidRDefault="00A43CE8" w:rsidP="004540B5">
      <w:pPr>
        <w:pStyle w:val="References"/>
        <w:numPr>
          <w:ilvl w:val="0"/>
          <w:numId w:val="33"/>
        </w:numPr>
        <w:tabs>
          <w:tab w:val="left" w:pos="540"/>
        </w:tabs>
        <w:ind w:left="450" w:hanging="418"/>
      </w:pPr>
      <w:r>
        <w:t>Kalmbach DA, Anderson JR, Drake CL. The impact of stress on sleep: Pathogenic sleep reactivity as a vulnerability to insomnia and circadian disorders. J Sleep Res 2018; 27(6):e12710.</w:t>
      </w:r>
    </w:p>
    <w:p w14:paraId="1BC6526B" w14:textId="77777777" w:rsidR="00A43CE8" w:rsidRDefault="00A43CE8" w:rsidP="004540B5">
      <w:pPr>
        <w:pStyle w:val="References"/>
        <w:numPr>
          <w:ilvl w:val="0"/>
          <w:numId w:val="33"/>
        </w:numPr>
        <w:tabs>
          <w:tab w:val="left" w:pos="540"/>
        </w:tabs>
        <w:ind w:left="450" w:hanging="418"/>
      </w:pPr>
      <w:r>
        <w:t>Fobian AD, Avis K, Schwebel DC. Impact of Media Use on Adolescent Sleep Efficiency. J Dev Behav Pediatr 2016; 37(1):9–14.</w:t>
      </w:r>
    </w:p>
    <w:p w14:paraId="22549123" w14:textId="77777777" w:rsidR="00A43CE8" w:rsidRDefault="00A43CE8" w:rsidP="004540B5">
      <w:pPr>
        <w:pStyle w:val="References"/>
        <w:numPr>
          <w:ilvl w:val="0"/>
          <w:numId w:val="33"/>
        </w:numPr>
        <w:tabs>
          <w:tab w:val="left" w:pos="540"/>
        </w:tabs>
        <w:ind w:left="450" w:hanging="418"/>
      </w:pPr>
      <w:r>
        <w:t>Chattu VK, Manzar MD, Kumary S, Burman D, Spence DW, Pandi-Perumal SR. The Global Problem of Insufficient Sleep and Its Serious Public Health Implications. Healthcare (Basel) 2018; 7(1).</w:t>
      </w:r>
    </w:p>
    <w:p w14:paraId="2150C362" w14:textId="77777777" w:rsidR="00A43CE8" w:rsidRDefault="00A43CE8" w:rsidP="004540B5">
      <w:pPr>
        <w:pStyle w:val="References"/>
        <w:numPr>
          <w:ilvl w:val="0"/>
          <w:numId w:val="33"/>
        </w:numPr>
        <w:tabs>
          <w:tab w:val="left" w:pos="540"/>
        </w:tabs>
        <w:ind w:left="450" w:hanging="418"/>
      </w:pPr>
      <w:r>
        <w:t>Armand MA, Biassoni F, Corrias A. Sleep, Well-Being and Academic Performance: A Study in a Singapore Residential College. Front Psychol 2021; 12:672238.</w:t>
      </w:r>
    </w:p>
    <w:p w14:paraId="2CE05D37" w14:textId="77777777" w:rsidR="00A43CE8" w:rsidRDefault="00A43CE8" w:rsidP="004540B5">
      <w:pPr>
        <w:pStyle w:val="References"/>
        <w:numPr>
          <w:ilvl w:val="0"/>
          <w:numId w:val="33"/>
        </w:numPr>
        <w:tabs>
          <w:tab w:val="left" w:pos="540"/>
        </w:tabs>
        <w:ind w:left="450" w:hanging="418"/>
      </w:pPr>
      <w:r>
        <w:t>Kayaba M, Matsushita T, Enomoto M, Kanai C, Katayama N, Inoue Y et al. Impact of sleep problems on daytime function in school life: a cross-sectional study involving Japanese university students. BMC Public Health 2020; 20(1):371.</w:t>
      </w:r>
    </w:p>
    <w:p w14:paraId="0A5E21F8" w14:textId="465B051F" w:rsidR="003703FE" w:rsidRPr="00F43A22" w:rsidRDefault="00A43CE8" w:rsidP="004540B5">
      <w:pPr>
        <w:pStyle w:val="References"/>
        <w:numPr>
          <w:ilvl w:val="0"/>
          <w:numId w:val="33"/>
        </w:numPr>
        <w:tabs>
          <w:tab w:val="left" w:pos="540"/>
        </w:tabs>
        <w:ind w:left="450" w:hanging="418"/>
      </w:pPr>
      <w:r>
        <w:t>Jalali R, Khazaei H, Paveh BK, Hayrani Z, Menati L. The Effect of Sleep Quality on Students' Academic Achievement. Adv Med Educ Pract 2020; 11:497–502.</w:t>
      </w:r>
    </w:p>
    <w:sectPr w:rsidR="003703FE" w:rsidRPr="00F43A22" w:rsidSect="00A72DA1">
      <w:headerReference w:type="even" r:id="rId31"/>
      <w:headerReference w:type="default" r:id="rId32"/>
      <w:headerReference w:type="first" r:id="rId33"/>
      <w:type w:val="continuous"/>
      <w:pgSz w:w="11906" w:h="16838" w:code="9"/>
      <w:pgMar w:top="1440" w:right="850" w:bottom="1440" w:left="850" w:header="850" w:footer="432" w:gutter="0"/>
      <w:cols w:num="2" w:space="72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5026D9" w14:textId="77777777" w:rsidR="003112C8" w:rsidRDefault="003112C8" w:rsidP="004A545D">
      <w:pPr>
        <w:spacing w:after="0" w:line="240" w:lineRule="auto"/>
      </w:pPr>
      <w:r>
        <w:separator/>
      </w:r>
    </w:p>
  </w:endnote>
  <w:endnote w:type="continuationSeparator" w:id="0">
    <w:p w14:paraId="00C7AF40" w14:textId="77777777" w:rsidR="003112C8" w:rsidRDefault="003112C8" w:rsidP="004A54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 Nazanin">
    <w:altName w:val="Arial"/>
    <w:panose1 w:val="00000400000000000000"/>
    <w:charset w:val="B2"/>
    <w:family w:val="auto"/>
    <w:pitch w:val="variable"/>
    <w:sig w:usb0="00002001" w:usb1="80000000" w:usb2="00000008" w:usb3="00000000" w:csb0="00000040" w:csb1="00000000"/>
  </w:font>
  <w:font w:name="STIX-Regular">
    <w:altName w:val="MS Gothic"/>
    <w:panose1 w:val="00000000000000000000"/>
    <w:charset w:val="80"/>
    <w:family w:val="roman"/>
    <w:notTrueType/>
    <w:pitch w:val="default"/>
    <w:sig w:usb0="00000001" w:usb1="08070000" w:usb2="00000010" w:usb3="00000000" w:csb0="00020000"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441425936"/>
      <w:docPartObj>
        <w:docPartGallery w:val="Page Numbers (Bottom of Page)"/>
        <w:docPartUnique/>
      </w:docPartObj>
    </w:sdtPr>
    <w:sdtEndPr>
      <w:rPr>
        <w:noProof/>
      </w:rPr>
    </w:sdtEndPr>
    <w:sdtContent>
      <w:p w14:paraId="5FC46F10" w14:textId="3CA7D1C9" w:rsidR="004806AF" w:rsidRDefault="004806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A636C6" w14:textId="72E55E6F" w:rsidR="00283750" w:rsidRDefault="00283750" w:rsidP="00283750">
    <w:pPr>
      <w:pStyle w:val="Footer"/>
      <w:bidi w:val="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336593655"/>
      <w:docPartObj>
        <w:docPartGallery w:val="Page Numbers (Bottom of Page)"/>
        <w:docPartUnique/>
      </w:docPartObj>
    </w:sdtPr>
    <w:sdtEndPr>
      <w:rPr>
        <w:noProof/>
      </w:rPr>
    </w:sdtEndPr>
    <w:sdtContent>
      <w:p w14:paraId="084A46DA" w14:textId="47726138" w:rsidR="00853640" w:rsidRDefault="008536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D6CB36" w14:textId="49B7DFC2" w:rsidR="00F30D99" w:rsidRPr="00F30D99" w:rsidRDefault="00F30D99" w:rsidP="00F30D99">
    <w:pPr>
      <w:pStyle w:val="Footer"/>
      <w:bidi w:val="0"/>
      <w:jc w:val="center"/>
      <w:rPr>
        <w:rFonts w:asciiTheme="majorBidi" w:hAnsiTheme="majorBidi" w:cstheme="majorBid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840241987"/>
      <w:docPartObj>
        <w:docPartGallery w:val="Page Numbers (Bottom of Page)"/>
        <w:docPartUnique/>
      </w:docPartObj>
    </w:sdtPr>
    <w:sdtEndPr>
      <w:rPr>
        <w:noProof/>
      </w:rPr>
    </w:sdtEndPr>
    <w:sdtContent>
      <w:p w14:paraId="0A15BC74" w14:textId="25776E4F" w:rsidR="00CD6135" w:rsidRDefault="00CD61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2ED3EC" w14:textId="0046DB45" w:rsidR="00F30D99" w:rsidRPr="00F30D99" w:rsidRDefault="00F30D99" w:rsidP="00F30D99">
    <w:pPr>
      <w:pStyle w:val="Footer"/>
      <w:bidi w:val="0"/>
      <w:jc w:val="center"/>
      <w:rPr>
        <w:rFonts w:asciiTheme="majorBidi" w:hAnsiTheme="majorBidi" w:cstheme="majorBid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78F277" w14:textId="77777777" w:rsidR="003112C8" w:rsidRDefault="003112C8" w:rsidP="004A545D">
      <w:pPr>
        <w:spacing w:after="0" w:line="240" w:lineRule="auto"/>
      </w:pPr>
      <w:r>
        <w:separator/>
      </w:r>
    </w:p>
  </w:footnote>
  <w:footnote w:type="continuationSeparator" w:id="0">
    <w:p w14:paraId="1E260360" w14:textId="77777777" w:rsidR="003112C8" w:rsidRDefault="003112C8" w:rsidP="004A54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02AF54" w14:textId="66A834F9" w:rsidR="005E14B1" w:rsidRPr="00F43A22" w:rsidRDefault="005E14B1" w:rsidP="009B5B04">
    <w:pPr>
      <w:pStyle w:val="Header"/>
      <w:bidi w:val="0"/>
      <w:rPr>
        <w:rFonts w:asciiTheme="majorBidi" w:hAnsiTheme="majorBidi" w:cstheme="majorBidi"/>
        <w:b/>
        <w:bCs/>
        <w:i/>
        <w:iCs/>
        <w:spacing w:val="-6"/>
        <w:sz w:val="16"/>
        <w:szCs w:val="16"/>
      </w:rPr>
    </w:pPr>
    <w:r w:rsidRPr="00283750">
      <w:rPr>
        <w:rFonts w:asciiTheme="majorBidi" w:hAnsiTheme="majorBidi" w:cstheme="majorBidi"/>
        <w:b/>
        <w:bCs/>
        <w:i/>
        <w:iCs/>
        <w:noProof/>
        <w:spacing w:val="-6"/>
        <w:sz w:val="18"/>
        <w:szCs w:val="18"/>
        <w:lang w:bidi="ar-SA"/>
      </w:rPr>
      <mc:AlternateContent>
        <mc:Choice Requires="wps">
          <w:drawing>
            <wp:anchor distT="0" distB="0" distL="114300" distR="114300" simplePos="0" relativeHeight="251664384" behindDoc="0" locked="0" layoutInCell="1" allowOverlap="1" wp14:anchorId="3D0D3316" wp14:editId="61F7168C">
              <wp:simplePos x="0" y="0"/>
              <wp:positionH relativeFrom="margin">
                <wp:posOffset>2547833</wp:posOffset>
              </wp:positionH>
              <wp:positionV relativeFrom="paragraph">
                <wp:posOffset>101518</wp:posOffset>
              </wp:positionV>
              <wp:extent cx="3922049" cy="0"/>
              <wp:effectExtent l="0" t="0" r="0" b="0"/>
              <wp:wrapNone/>
              <wp:docPr id="4" name="Straight Connector 4"/>
              <wp:cNvGraphicFramePr/>
              <a:graphic xmlns:a="http://schemas.openxmlformats.org/drawingml/2006/main">
                <a:graphicData uri="http://schemas.microsoft.com/office/word/2010/wordprocessingShape">
                  <wps:wsp>
                    <wps:cNvCnPr/>
                    <wps:spPr>
                      <a:xfrm flipH="1">
                        <a:off x="0" y="0"/>
                        <a:ext cx="392204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B897DC" id="Straight Connector 4" o:spid="_x0000_s1026" style="position:absolute;flip:x;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0.6pt,8pt" to="509.4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" strokecolor="black [3200]" strokeweight=".5pt">
              <v:stroke joinstyle="miter"/>
              <w10:wrap anchorx="margin"/>
            </v:line>
          </w:pict>
        </mc:Fallback>
      </mc:AlternateContent>
    </w:r>
    <w:r w:rsidR="00983FCC" w:rsidRPr="00283750">
      <w:rPr>
        <w:rFonts w:asciiTheme="majorBidi" w:hAnsiTheme="majorBidi" w:cstheme="majorBidi"/>
        <w:b/>
        <w:bCs/>
        <w:i/>
        <w:iCs/>
        <w:sz w:val="20"/>
        <w:szCs w:val="20"/>
        <w:lang w:val="en"/>
      </w:rPr>
      <w:t xml:space="preserve"> </w:t>
    </w:r>
    <w:r w:rsidR="00A27F25" w:rsidRPr="00A27F25">
      <w:rPr>
        <w:rFonts w:asciiTheme="majorBidi" w:hAnsiTheme="majorBidi" w:cstheme="majorBidi"/>
        <w:b/>
        <w:bCs/>
        <w:i/>
        <w:iCs/>
      </w:rPr>
      <w:t>Brain stimulation and activity monitor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0035C3" w14:textId="5E052E10" w:rsidR="005E14B1" w:rsidRPr="00F43A22" w:rsidRDefault="005E14B1" w:rsidP="00F43A22">
    <w:pPr>
      <w:bidi w:val="0"/>
      <w:spacing w:after="0" w:line="240" w:lineRule="auto"/>
      <w:jc w:val="right"/>
      <w:rPr>
        <w:rFonts w:ascii="Times New Roman" w:eastAsia="Calibri" w:hAnsi="Times New Roman" w:cs="B Nazanin"/>
        <w:i/>
        <w:iCs/>
        <w:color w:val="FF0000"/>
        <w:sz w:val="20"/>
        <w:szCs w:val="20"/>
      </w:rPr>
    </w:pPr>
    <w:r w:rsidRPr="00983FCC">
      <w:rPr>
        <w:b/>
        <w:bCs/>
        <w:i/>
        <w:iCs/>
        <w:noProof/>
        <w:color w:val="FF0000"/>
        <w:sz w:val="20"/>
        <w:szCs w:val="20"/>
        <w:lang w:bidi="ar-SA"/>
      </w:rPr>
      <mc:AlternateContent>
        <mc:Choice Requires="wps">
          <w:drawing>
            <wp:anchor distT="0" distB="0" distL="114300" distR="114300" simplePos="0" relativeHeight="251662336" behindDoc="0" locked="0" layoutInCell="1" allowOverlap="1" wp14:anchorId="6365AF13" wp14:editId="300846CE">
              <wp:simplePos x="0" y="0"/>
              <wp:positionH relativeFrom="margin">
                <wp:posOffset>36203</wp:posOffset>
              </wp:positionH>
              <wp:positionV relativeFrom="paragraph">
                <wp:posOffset>101518</wp:posOffset>
              </wp:positionV>
              <wp:extent cx="574172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7417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DE7A20" id="Straight Connector 3"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85pt,8pt" to="454.9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" strokecolor="black [3200]" strokeweight=".5pt">
              <v:stroke joinstyle="miter"/>
              <w10:wrap anchorx="margin"/>
            </v:line>
          </w:pict>
        </mc:Fallback>
      </mc:AlternateContent>
    </w:r>
    <w:r w:rsidR="00F43A22" w:rsidRPr="00F43A22">
      <w:rPr>
        <w:rFonts w:asciiTheme="majorBidi" w:hAnsiTheme="majorBidi" w:cstheme="majorBidi"/>
        <w:sz w:val="20"/>
        <w:szCs w:val="20"/>
      </w:rPr>
      <w:t xml:space="preserve"> </w:t>
    </w:r>
    <w:r w:rsidR="006E6153" w:rsidRPr="006E6153">
      <w:rPr>
        <w:rFonts w:asciiTheme="majorBidi" w:hAnsiTheme="majorBidi" w:cstheme="majorBidi"/>
        <w:i/>
        <w:iCs/>
        <w:sz w:val="20"/>
        <w:szCs w:val="20"/>
      </w:rPr>
      <w:t>Zarei</w:t>
    </w:r>
    <w:r w:rsidR="00F43A22" w:rsidRPr="00F43A22">
      <w:rPr>
        <w:rFonts w:asciiTheme="majorBidi" w:hAnsiTheme="majorBidi" w:cstheme="majorBidi"/>
        <w:i/>
        <w:iCs/>
        <w:sz w:val="20"/>
        <w:szCs w:val="20"/>
      </w:rPr>
      <w:t>,</w:t>
    </w:r>
    <w:r w:rsidR="006E6153">
      <w:rPr>
        <w:rFonts w:asciiTheme="majorBidi" w:hAnsiTheme="majorBidi" w:cstheme="majorBidi"/>
        <w:i/>
        <w:iCs/>
        <w:sz w:val="20"/>
        <w:szCs w:val="20"/>
      </w:rPr>
      <w:t xml:space="preserve"> </w:t>
    </w:r>
    <w:r w:rsidR="00F43A22" w:rsidRPr="00F43A22">
      <w:rPr>
        <w:rFonts w:asciiTheme="majorBidi" w:hAnsiTheme="majorBidi" w:cstheme="majorBidi"/>
        <w:i/>
        <w:iCs/>
        <w:sz w:val="20"/>
        <w:szCs w:val="20"/>
      </w:rPr>
      <w:t>et</w:t>
    </w:r>
    <w:r w:rsidR="006E6153">
      <w:rPr>
        <w:rFonts w:asciiTheme="majorBidi" w:hAnsiTheme="majorBidi" w:cstheme="majorBidi"/>
        <w:i/>
        <w:iCs/>
        <w:sz w:val="20"/>
        <w:szCs w:val="20"/>
      </w:rPr>
      <w:t xml:space="preserve"> </w:t>
    </w:r>
    <w:r w:rsidR="00F43A22" w:rsidRPr="00F43A22">
      <w:rPr>
        <w:rFonts w:asciiTheme="majorBidi" w:hAnsiTheme="majorBidi" w:cstheme="majorBidi"/>
        <w:i/>
        <w:iCs/>
        <w:sz w:val="20"/>
        <w:szCs w:val="20"/>
      </w:rPr>
      <w:t>al</w:t>
    </w:r>
    <w:r w:rsidR="006E6153">
      <w:rPr>
        <w:rFonts w:asciiTheme="majorBidi" w:hAnsiTheme="majorBidi" w:cstheme="majorBidi"/>
        <w:i/>
        <w:iCs/>
        <w:sz w:val="20"/>
        <w:szCs w:val="2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E30C04" w14:textId="4E8F3319" w:rsidR="006F054A" w:rsidRDefault="006F054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E04E19" w14:textId="2EAE4430" w:rsidR="00EE4C0F" w:rsidRPr="00DB48BC" w:rsidRDefault="00204319" w:rsidP="00DB48BC">
    <w:pPr>
      <w:pStyle w:val="Header"/>
      <w:bidi w:val="0"/>
      <w:rPr>
        <w:rFonts w:asciiTheme="majorBidi" w:hAnsiTheme="majorBidi" w:cstheme="majorBidi"/>
        <w:b/>
        <w:bCs/>
        <w:i/>
        <w:iCs/>
        <w:spacing w:val="-6"/>
        <w:sz w:val="16"/>
        <w:szCs w:val="16"/>
      </w:rPr>
    </w:pPr>
    <w:r w:rsidRPr="00283750">
      <w:rPr>
        <w:rFonts w:asciiTheme="majorBidi" w:hAnsiTheme="majorBidi" w:cstheme="majorBidi"/>
        <w:b/>
        <w:bCs/>
        <w:i/>
        <w:iCs/>
        <w:noProof/>
        <w:spacing w:val="-6"/>
        <w:sz w:val="18"/>
        <w:szCs w:val="18"/>
        <w:lang w:bidi="ar-SA"/>
      </w:rPr>
      <mc:AlternateContent>
        <mc:Choice Requires="wps">
          <w:drawing>
            <wp:anchor distT="0" distB="0" distL="114300" distR="114300" simplePos="0" relativeHeight="251666432" behindDoc="0" locked="0" layoutInCell="1" allowOverlap="1" wp14:anchorId="4DEFA6B4" wp14:editId="116C2AA1">
              <wp:simplePos x="0" y="0"/>
              <wp:positionH relativeFrom="margin">
                <wp:align>right</wp:align>
              </wp:positionH>
              <wp:positionV relativeFrom="paragraph">
                <wp:posOffset>101695</wp:posOffset>
              </wp:positionV>
              <wp:extent cx="4292733" cy="0"/>
              <wp:effectExtent l="0" t="0" r="0" b="0"/>
              <wp:wrapNone/>
              <wp:docPr id="71671974" name="Straight Connector 71671974"/>
              <wp:cNvGraphicFramePr/>
              <a:graphic xmlns:a="http://schemas.openxmlformats.org/drawingml/2006/main">
                <a:graphicData uri="http://schemas.microsoft.com/office/word/2010/wordprocessingShape">
                  <wps:wsp>
                    <wps:cNvCnPr/>
                    <wps:spPr>
                      <a:xfrm flipH="1">
                        <a:off x="0" y="0"/>
                        <a:ext cx="429273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DB5E17" id="Straight Connector 71671974" o:spid="_x0000_s1026" style="position:absolute;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286.8pt,8pt" to="624.8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" strokecolor="black [3200]" strokeweight=".5pt">
              <v:stroke joinstyle="miter"/>
              <w10:wrap anchorx="margin"/>
            </v:line>
          </w:pict>
        </mc:Fallback>
      </mc:AlternateContent>
    </w:r>
    <w:r w:rsidRPr="00204319">
      <w:t xml:space="preserve"> </w:t>
    </w:r>
    <w:r w:rsidRPr="00204319">
      <w:rPr>
        <w:rFonts w:asciiTheme="majorBidi" w:hAnsiTheme="majorBidi" w:cstheme="majorBidi"/>
        <w:b/>
        <w:bCs/>
        <w:i/>
        <w:iCs/>
        <w:sz w:val="20"/>
        <w:szCs w:val="20"/>
        <w:lang w:val="en"/>
      </w:rPr>
      <w:t>Sleep quality in postgraduate academic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D1470D" w14:textId="6E7AB90E" w:rsidR="00EE4C0F" w:rsidRPr="00DB48BC" w:rsidRDefault="00204319" w:rsidP="00DB48BC">
    <w:pPr>
      <w:bidi w:val="0"/>
      <w:spacing w:after="0" w:line="240" w:lineRule="auto"/>
      <w:jc w:val="right"/>
      <w:rPr>
        <w:rFonts w:ascii="Times New Roman" w:eastAsia="Calibri" w:hAnsi="Times New Roman" w:cs="B Nazanin"/>
        <w:i/>
        <w:iCs/>
        <w:color w:val="FF0000"/>
        <w:sz w:val="20"/>
        <w:szCs w:val="20"/>
      </w:rPr>
    </w:pPr>
    <w:r w:rsidRPr="00983FCC">
      <w:rPr>
        <w:b/>
        <w:bCs/>
        <w:i/>
        <w:iCs/>
        <w:noProof/>
        <w:color w:val="FF0000"/>
        <w:sz w:val="20"/>
        <w:szCs w:val="20"/>
        <w:lang w:bidi="ar-SA"/>
      </w:rPr>
      <mc:AlternateContent>
        <mc:Choice Requires="wps">
          <w:drawing>
            <wp:anchor distT="0" distB="0" distL="114300" distR="114300" simplePos="0" relativeHeight="251668480" behindDoc="0" locked="0" layoutInCell="1" allowOverlap="1" wp14:anchorId="7D5659CF" wp14:editId="0BB70321">
              <wp:simplePos x="0" y="0"/>
              <wp:positionH relativeFrom="margin">
                <wp:posOffset>47103</wp:posOffset>
              </wp:positionH>
              <wp:positionV relativeFrom="paragraph">
                <wp:posOffset>101695</wp:posOffset>
              </wp:positionV>
              <wp:extent cx="6114197" cy="0"/>
              <wp:effectExtent l="0" t="0" r="0" b="0"/>
              <wp:wrapNone/>
              <wp:docPr id="872314405" name="Straight Connector 872314405"/>
              <wp:cNvGraphicFramePr/>
              <a:graphic xmlns:a="http://schemas.openxmlformats.org/drawingml/2006/main">
                <a:graphicData uri="http://schemas.microsoft.com/office/word/2010/wordprocessingShape">
                  <wps:wsp>
                    <wps:cNvCnPr/>
                    <wps:spPr>
                      <a:xfrm>
                        <a:off x="0" y="0"/>
                        <a:ext cx="611419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CB7A25" id="Straight Connector 872314405" o:spid="_x0000_s1026" style="position:absolute;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7pt,8pt" to="485.1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" strokecolor="black [3200]" strokeweight=".5pt">
              <v:stroke joinstyle="miter"/>
              <w10:wrap anchorx="margin"/>
            </v:line>
          </w:pict>
        </mc:Fallback>
      </mc:AlternateContent>
    </w:r>
    <w:r w:rsidR="00DB48BC" w:rsidRPr="00F43A22">
      <w:rPr>
        <w:rFonts w:asciiTheme="majorBidi" w:hAnsiTheme="majorBidi" w:cstheme="majorBidi"/>
        <w:sz w:val="20"/>
        <w:szCs w:val="20"/>
      </w:rPr>
      <w:t xml:space="preserve"> </w:t>
    </w:r>
    <w:r>
      <w:rPr>
        <w:rFonts w:asciiTheme="majorBidi" w:hAnsiTheme="majorBidi" w:cstheme="majorBidi"/>
        <w:i/>
        <w:iCs/>
        <w:sz w:val="20"/>
        <w:szCs w:val="20"/>
      </w:rPr>
      <w:t>Riazi</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793EF5" w14:textId="07C51473" w:rsidR="006F054A" w:rsidRDefault="006F05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578BF5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79A9FD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F60D6B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9FCF29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9094F36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26AF32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F26458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F0149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550DFB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9448BC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C457D1"/>
    <w:multiLevelType w:val="hybridMultilevel"/>
    <w:tmpl w:val="A42CAB9E"/>
    <w:lvl w:ilvl="0" w:tplc="EE969F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4A30FA"/>
    <w:multiLevelType w:val="hybridMultilevel"/>
    <w:tmpl w:val="F37ED4E8"/>
    <w:lvl w:ilvl="0" w:tplc="0409000F">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AC2DEC"/>
    <w:multiLevelType w:val="hybridMultilevel"/>
    <w:tmpl w:val="0432301C"/>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410D69"/>
    <w:multiLevelType w:val="hybridMultilevel"/>
    <w:tmpl w:val="2638B25E"/>
    <w:lvl w:ilvl="0" w:tplc="942E38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451415"/>
    <w:multiLevelType w:val="hybridMultilevel"/>
    <w:tmpl w:val="24345296"/>
    <w:lvl w:ilvl="0" w:tplc="4E6E3964">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3E2918"/>
    <w:multiLevelType w:val="hybridMultilevel"/>
    <w:tmpl w:val="5AB08252"/>
    <w:lvl w:ilvl="0" w:tplc="64BE5BFA">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4613B7"/>
    <w:multiLevelType w:val="hybridMultilevel"/>
    <w:tmpl w:val="D7F6AC80"/>
    <w:lvl w:ilvl="0" w:tplc="3320A57E">
      <w:start w:val="1"/>
      <w:numFmt w:val="decimal"/>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7" w15:restartNumberingAfterBreak="0">
    <w:nsid w:val="3E464B71"/>
    <w:multiLevelType w:val="hybridMultilevel"/>
    <w:tmpl w:val="E7182CAA"/>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A3694"/>
    <w:multiLevelType w:val="hybridMultilevel"/>
    <w:tmpl w:val="AA6CA390"/>
    <w:lvl w:ilvl="0" w:tplc="637E33B2">
      <w:start w:val="1"/>
      <w:numFmt w:val="decimal"/>
      <w:pStyle w:val="References"/>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8B6C25"/>
    <w:multiLevelType w:val="hybridMultilevel"/>
    <w:tmpl w:val="69BCDF9E"/>
    <w:lvl w:ilvl="0" w:tplc="9BCECD3E">
      <w:start w:val="12"/>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4E17145F"/>
    <w:multiLevelType w:val="hybridMultilevel"/>
    <w:tmpl w:val="A9F6D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AF5F76"/>
    <w:multiLevelType w:val="hybridMultilevel"/>
    <w:tmpl w:val="1F9AE286"/>
    <w:lvl w:ilvl="0" w:tplc="07E2BC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57F3572"/>
    <w:multiLevelType w:val="multilevel"/>
    <w:tmpl w:val="18E676C0"/>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90B338A"/>
    <w:multiLevelType w:val="hybridMultilevel"/>
    <w:tmpl w:val="10AE3DD8"/>
    <w:lvl w:ilvl="0" w:tplc="0E10D25C">
      <w:start w:val="1"/>
      <w:numFmt w:val="upperLetter"/>
      <w:lvlText w:val="%1)"/>
      <w:lvlJc w:val="left"/>
      <w:pPr>
        <w:ind w:left="2345" w:hanging="360"/>
      </w:pPr>
      <w:rPr>
        <w:rFonts w:hint="default"/>
        <w:sz w:val="18"/>
        <w:szCs w:val="18"/>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4" w15:restartNumberingAfterBreak="0">
    <w:nsid w:val="615078E8"/>
    <w:multiLevelType w:val="hybridMultilevel"/>
    <w:tmpl w:val="63D443E2"/>
    <w:lvl w:ilvl="0" w:tplc="9498077E">
      <w:start w:val="1"/>
      <w:numFmt w:val="upperLetter"/>
      <w:lvlText w:val="%1)"/>
      <w:lvlJc w:val="left"/>
      <w:pPr>
        <w:ind w:left="2204" w:hanging="360"/>
      </w:pPr>
      <w:rPr>
        <w:rFonts w:hint="default"/>
        <w:sz w:val="16"/>
        <w:szCs w:val="16"/>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25" w15:restartNumberingAfterBreak="0">
    <w:nsid w:val="67491B63"/>
    <w:multiLevelType w:val="multilevel"/>
    <w:tmpl w:val="B1F46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9CE5E6A"/>
    <w:multiLevelType w:val="hybridMultilevel"/>
    <w:tmpl w:val="B59485FE"/>
    <w:lvl w:ilvl="0" w:tplc="2EFCE362">
      <w:start w:val="1"/>
      <w:numFmt w:val="decimal"/>
      <w:pStyle w:val="CitaviBibliographyEntry"/>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B0A2F4A"/>
    <w:multiLevelType w:val="hybridMultilevel"/>
    <w:tmpl w:val="EE82AEC2"/>
    <w:lvl w:ilvl="0" w:tplc="EA541E10">
      <w:start w:val="1"/>
      <w:numFmt w:val="decimal"/>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8" w15:restartNumberingAfterBreak="0">
    <w:nsid w:val="6F8D4E22"/>
    <w:multiLevelType w:val="hybridMultilevel"/>
    <w:tmpl w:val="689ED956"/>
    <w:lvl w:ilvl="0" w:tplc="A65CA06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0D56996"/>
    <w:multiLevelType w:val="hybridMultilevel"/>
    <w:tmpl w:val="E5B014A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7157697D"/>
    <w:multiLevelType w:val="hybridMultilevel"/>
    <w:tmpl w:val="63CE633C"/>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B1104C"/>
    <w:multiLevelType w:val="hybridMultilevel"/>
    <w:tmpl w:val="6C40315C"/>
    <w:lvl w:ilvl="0" w:tplc="E852347A">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4B7904"/>
    <w:multiLevelType w:val="hybridMultilevel"/>
    <w:tmpl w:val="E5B014A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353457128">
    <w:abstractNumId w:val="21"/>
  </w:num>
  <w:num w:numId="2" w16cid:durableId="1654796493">
    <w:abstractNumId w:val="23"/>
  </w:num>
  <w:num w:numId="3" w16cid:durableId="1498033252">
    <w:abstractNumId w:val="24"/>
  </w:num>
  <w:num w:numId="4" w16cid:durableId="81296617">
    <w:abstractNumId w:val="16"/>
  </w:num>
  <w:num w:numId="5" w16cid:durableId="2039701892">
    <w:abstractNumId w:val="27"/>
  </w:num>
  <w:num w:numId="6" w16cid:durableId="794375251">
    <w:abstractNumId w:val="31"/>
  </w:num>
  <w:num w:numId="7" w16cid:durableId="1181316734">
    <w:abstractNumId w:val="10"/>
  </w:num>
  <w:num w:numId="8" w16cid:durableId="1558515571">
    <w:abstractNumId w:val="20"/>
  </w:num>
  <w:num w:numId="9" w16cid:durableId="1334140082">
    <w:abstractNumId w:val="32"/>
  </w:num>
  <w:num w:numId="10" w16cid:durableId="1712918250">
    <w:abstractNumId w:val="29"/>
  </w:num>
  <w:num w:numId="11" w16cid:durableId="985861510">
    <w:abstractNumId w:val="11"/>
  </w:num>
  <w:num w:numId="12" w16cid:durableId="2046976128">
    <w:abstractNumId w:val="12"/>
  </w:num>
  <w:num w:numId="13" w16cid:durableId="180748986">
    <w:abstractNumId w:val="13"/>
  </w:num>
  <w:num w:numId="14" w16cid:durableId="1878812297">
    <w:abstractNumId w:val="19"/>
  </w:num>
  <w:num w:numId="15" w16cid:durableId="566763853">
    <w:abstractNumId w:val="15"/>
  </w:num>
  <w:num w:numId="16" w16cid:durableId="910241036">
    <w:abstractNumId w:val="17"/>
  </w:num>
  <w:num w:numId="17" w16cid:durableId="428277802">
    <w:abstractNumId w:val="28"/>
  </w:num>
  <w:num w:numId="18" w16cid:durableId="693575652">
    <w:abstractNumId w:val="30"/>
  </w:num>
  <w:num w:numId="19" w16cid:durableId="2010477238">
    <w:abstractNumId w:val="22"/>
  </w:num>
  <w:num w:numId="20" w16cid:durableId="1276058096">
    <w:abstractNumId w:val="18"/>
  </w:num>
  <w:num w:numId="21" w16cid:durableId="1521235478">
    <w:abstractNumId w:val="25"/>
  </w:num>
  <w:num w:numId="22" w16cid:durableId="1570461674">
    <w:abstractNumId w:val="0"/>
  </w:num>
  <w:num w:numId="23" w16cid:durableId="26679722">
    <w:abstractNumId w:val="1"/>
  </w:num>
  <w:num w:numId="24" w16cid:durableId="733550123">
    <w:abstractNumId w:val="2"/>
  </w:num>
  <w:num w:numId="25" w16cid:durableId="1138379348">
    <w:abstractNumId w:val="3"/>
  </w:num>
  <w:num w:numId="26" w16cid:durableId="671370706">
    <w:abstractNumId w:val="4"/>
  </w:num>
  <w:num w:numId="27" w16cid:durableId="956639140">
    <w:abstractNumId w:val="5"/>
  </w:num>
  <w:num w:numId="28" w16cid:durableId="1820421506">
    <w:abstractNumId w:val="6"/>
  </w:num>
  <w:num w:numId="29" w16cid:durableId="1963346070">
    <w:abstractNumId w:val="7"/>
  </w:num>
  <w:num w:numId="30" w16cid:durableId="912200416">
    <w:abstractNumId w:val="8"/>
  </w:num>
  <w:num w:numId="31" w16cid:durableId="597761120">
    <w:abstractNumId w:val="9"/>
  </w:num>
  <w:num w:numId="32" w16cid:durableId="1473518319">
    <w:abstractNumId w:val="26"/>
  </w:num>
  <w:num w:numId="33" w16cid:durableId="16732721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proofState w:spelling="clean" w:grammar="clean"/>
  <w:defaultTabStop w:val="720"/>
  <w:evenAndOddHeaders/>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CAjMzcyNzcwMjY1NDCyUdpeDU4uLM/DyQAsNaAN0FBqIsAAAA"/>
  </w:docVars>
  <w:rsids>
    <w:rsidRoot w:val="005D651C"/>
    <w:rsid w:val="00002D8C"/>
    <w:rsid w:val="00005253"/>
    <w:rsid w:val="0000553B"/>
    <w:rsid w:val="00007A55"/>
    <w:rsid w:val="00012C02"/>
    <w:rsid w:val="00015BD5"/>
    <w:rsid w:val="0002450A"/>
    <w:rsid w:val="00025AF5"/>
    <w:rsid w:val="000271E2"/>
    <w:rsid w:val="00032636"/>
    <w:rsid w:val="000327EE"/>
    <w:rsid w:val="00033AFF"/>
    <w:rsid w:val="00033B38"/>
    <w:rsid w:val="000373D2"/>
    <w:rsid w:val="0005011B"/>
    <w:rsid w:val="0005358A"/>
    <w:rsid w:val="00054B1D"/>
    <w:rsid w:val="00057540"/>
    <w:rsid w:val="00061AE4"/>
    <w:rsid w:val="00065E6C"/>
    <w:rsid w:val="0007136A"/>
    <w:rsid w:val="00072C1B"/>
    <w:rsid w:val="00073EB3"/>
    <w:rsid w:val="00075CBA"/>
    <w:rsid w:val="00076D65"/>
    <w:rsid w:val="00080B5B"/>
    <w:rsid w:val="00085DE2"/>
    <w:rsid w:val="00092575"/>
    <w:rsid w:val="000929D4"/>
    <w:rsid w:val="000A1239"/>
    <w:rsid w:val="000A1295"/>
    <w:rsid w:val="000A7F8B"/>
    <w:rsid w:val="000B1EBF"/>
    <w:rsid w:val="000D5D71"/>
    <w:rsid w:val="000E02F4"/>
    <w:rsid w:val="000E1756"/>
    <w:rsid w:val="000E51E1"/>
    <w:rsid w:val="000F2084"/>
    <w:rsid w:val="000F2413"/>
    <w:rsid w:val="000F339D"/>
    <w:rsid w:val="00102EDD"/>
    <w:rsid w:val="00107C34"/>
    <w:rsid w:val="00117388"/>
    <w:rsid w:val="00125482"/>
    <w:rsid w:val="00134C35"/>
    <w:rsid w:val="00143C52"/>
    <w:rsid w:val="0014596E"/>
    <w:rsid w:val="0014692A"/>
    <w:rsid w:val="00147726"/>
    <w:rsid w:val="00150F7D"/>
    <w:rsid w:val="001512C2"/>
    <w:rsid w:val="00151F82"/>
    <w:rsid w:val="00166AA4"/>
    <w:rsid w:val="0016747C"/>
    <w:rsid w:val="001748FC"/>
    <w:rsid w:val="00174EB0"/>
    <w:rsid w:val="001808B2"/>
    <w:rsid w:val="00191C20"/>
    <w:rsid w:val="001942CE"/>
    <w:rsid w:val="00197F01"/>
    <w:rsid w:val="001A2677"/>
    <w:rsid w:val="001A2C5F"/>
    <w:rsid w:val="001A5B12"/>
    <w:rsid w:val="001A6E28"/>
    <w:rsid w:val="001B2EEF"/>
    <w:rsid w:val="001B39D1"/>
    <w:rsid w:val="001B4897"/>
    <w:rsid w:val="001D11CF"/>
    <w:rsid w:val="001D1D7C"/>
    <w:rsid w:val="001D2673"/>
    <w:rsid w:val="001E2500"/>
    <w:rsid w:val="001E5C6A"/>
    <w:rsid w:val="001E68E5"/>
    <w:rsid w:val="001F52CE"/>
    <w:rsid w:val="0020039B"/>
    <w:rsid w:val="00204319"/>
    <w:rsid w:val="00211B14"/>
    <w:rsid w:val="00211BA3"/>
    <w:rsid w:val="00214C17"/>
    <w:rsid w:val="0021694C"/>
    <w:rsid w:val="0022154A"/>
    <w:rsid w:val="00221FF4"/>
    <w:rsid w:val="00230DAB"/>
    <w:rsid w:val="00237835"/>
    <w:rsid w:val="00237AEF"/>
    <w:rsid w:val="002453D6"/>
    <w:rsid w:val="00256341"/>
    <w:rsid w:val="0025683C"/>
    <w:rsid w:val="00263127"/>
    <w:rsid w:val="00263375"/>
    <w:rsid w:val="0026385B"/>
    <w:rsid w:val="00266021"/>
    <w:rsid w:val="00274B12"/>
    <w:rsid w:val="0027768D"/>
    <w:rsid w:val="002819B3"/>
    <w:rsid w:val="00281B59"/>
    <w:rsid w:val="00283750"/>
    <w:rsid w:val="002974D2"/>
    <w:rsid w:val="002A52E2"/>
    <w:rsid w:val="002B4AC8"/>
    <w:rsid w:val="002C2A9C"/>
    <w:rsid w:val="002C5297"/>
    <w:rsid w:val="002C7B3F"/>
    <w:rsid w:val="002D0A56"/>
    <w:rsid w:val="002D10BA"/>
    <w:rsid w:val="002D1EA0"/>
    <w:rsid w:val="002D366B"/>
    <w:rsid w:val="002D6290"/>
    <w:rsid w:val="002D6A13"/>
    <w:rsid w:val="002E394C"/>
    <w:rsid w:val="002E6A6B"/>
    <w:rsid w:val="002F2D18"/>
    <w:rsid w:val="002F4E3D"/>
    <w:rsid w:val="002F5D1F"/>
    <w:rsid w:val="00303C34"/>
    <w:rsid w:val="003112C8"/>
    <w:rsid w:val="00311505"/>
    <w:rsid w:val="00325997"/>
    <w:rsid w:val="00331796"/>
    <w:rsid w:val="00332A17"/>
    <w:rsid w:val="00336234"/>
    <w:rsid w:val="00336848"/>
    <w:rsid w:val="00337188"/>
    <w:rsid w:val="00341FAE"/>
    <w:rsid w:val="00342952"/>
    <w:rsid w:val="00347108"/>
    <w:rsid w:val="00352593"/>
    <w:rsid w:val="00352C01"/>
    <w:rsid w:val="00352E33"/>
    <w:rsid w:val="00356644"/>
    <w:rsid w:val="003627E1"/>
    <w:rsid w:val="00365098"/>
    <w:rsid w:val="003703FE"/>
    <w:rsid w:val="00370897"/>
    <w:rsid w:val="00375DB3"/>
    <w:rsid w:val="003816B3"/>
    <w:rsid w:val="0038531D"/>
    <w:rsid w:val="0038552F"/>
    <w:rsid w:val="00390410"/>
    <w:rsid w:val="003919F1"/>
    <w:rsid w:val="00395CC8"/>
    <w:rsid w:val="003A145C"/>
    <w:rsid w:val="003A5558"/>
    <w:rsid w:val="003A555A"/>
    <w:rsid w:val="003A57C4"/>
    <w:rsid w:val="003A6D22"/>
    <w:rsid w:val="003A7946"/>
    <w:rsid w:val="003B096F"/>
    <w:rsid w:val="003B4A97"/>
    <w:rsid w:val="003B4E84"/>
    <w:rsid w:val="003B695D"/>
    <w:rsid w:val="003B7AF9"/>
    <w:rsid w:val="003D376E"/>
    <w:rsid w:val="003D6EEC"/>
    <w:rsid w:val="003E7E74"/>
    <w:rsid w:val="003F02EE"/>
    <w:rsid w:val="003F76BA"/>
    <w:rsid w:val="004005A0"/>
    <w:rsid w:val="00406CC1"/>
    <w:rsid w:val="004144E2"/>
    <w:rsid w:val="00416343"/>
    <w:rsid w:val="00416B69"/>
    <w:rsid w:val="00425076"/>
    <w:rsid w:val="004251C2"/>
    <w:rsid w:val="004301CB"/>
    <w:rsid w:val="004324A0"/>
    <w:rsid w:val="00433641"/>
    <w:rsid w:val="00435D63"/>
    <w:rsid w:val="00442A3C"/>
    <w:rsid w:val="00442E32"/>
    <w:rsid w:val="004540B5"/>
    <w:rsid w:val="0046362A"/>
    <w:rsid w:val="0047078D"/>
    <w:rsid w:val="0047138D"/>
    <w:rsid w:val="00472A1F"/>
    <w:rsid w:val="0047759B"/>
    <w:rsid w:val="004806AF"/>
    <w:rsid w:val="00480E1F"/>
    <w:rsid w:val="004822D7"/>
    <w:rsid w:val="00496C57"/>
    <w:rsid w:val="004A545D"/>
    <w:rsid w:val="004A750E"/>
    <w:rsid w:val="004A7B5C"/>
    <w:rsid w:val="004B1FD9"/>
    <w:rsid w:val="004B7D76"/>
    <w:rsid w:val="004C2382"/>
    <w:rsid w:val="004D6ABC"/>
    <w:rsid w:val="004D6D2D"/>
    <w:rsid w:val="004E09F6"/>
    <w:rsid w:val="004F6A54"/>
    <w:rsid w:val="004F7458"/>
    <w:rsid w:val="0050337D"/>
    <w:rsid w:val="00505A8E"/>
    <w:rsid w:val="00523C4F"/>
    <w:rsid w:val="005262CE"/>
    <w:rsid w:val="00530B65"/>
    <w:rsid w:val="005374D6"/>
    <w:rsid w:val="00540E76"/>
    <w:rsid w:val="0055375D"/>
    <w:rsid w:val="00562334"/>
    <w:rsid w:val="00576EFD"/>
    <w:rsid w:val="0057785F"/>
    <w:rsid w:val="00583ACD"/>
    <w:rsid w:val="00585C8C"/>
    <w:rsid w:val="00587BF1"/>
    <w:rsid w:val="00592DAC"/>
    <w:rsid w:val="005A3A69"/>
    <w:rsid w:val="005B2312"/>
    <w:rsid w:val="005B3B26"/>
    <w:rsid w:val="005B4ECC"/>
    <w:rsid w:val="005B7867"/>
    <w:rsid w:val="005C66FE"/>
    <w:rsid w:val="005D5187"/>
    <w:rsid w:val="005D651C"/>
    <w:rsid w:val="005D7F3F"/>
    <w:rsid w:val="005E0176"/>
    <w:rsid w:val="005E0A4C"/>
    <w:rsid w:val="005E0C13"/>
    <w:rsid w:val="005E14B1"/>
    <w:rsid w:val="005F25C5"/>
    <w:rsid w:val="005F56FE"/>
    <w:rsid w:val="005F7968"/>
    <w:rsid w:val="00604E2E"/>
    <w:rsid w:val="00605E63"/>
    <w:rsid w:val="00607202"/>
    <w:rsid w:val="00607DB1"/>
    <w:rsid w:val="006128E7"/>
    <w:rsid w:val="00613B9F"/>
    <w:rsid w:val="00615918"/>
    <w:rsid w:val="00616E05"/>
    <w:rsid w:val="00620256"/>
    <w:rsid w:val="00620BF8"/>
    <w:rsid w:val="00620FB9"/>
    <w:rsid w:val="006214B9"/>
    <w:rsid w:val="00623ABC"/>
    <w:rsid w:val="00627A38"/>
    <w:rsid w:val="0063050A"/>
    <w:rsid w:val="00632AB9"/>
    <w:rsid w:val="00635A5B"/>
    <w:rsid w:val="00640E06"/>
    <w:rsid w:val="00644E68"/>
    <w:rsid w:val="00644EA7"/>
    <w:rsid w:val="00644FF2"/>
    <w:rsid w:val="006460D6"/>
    <w:rsid w:val="00646F94"/>
    <w:rsid w:val="0065185B"/>
    <w:rsid w:val="00671B51"/>
    <w:rsid w:val="006822DE"/>
    <w:rsid w:val="006848A8"/>
    <w:rsid w:val="00691E61"/>
    <w:rsid w:val="00692BF7"/>
    <w:rsid w:val="006A60BC"/>
    <w:rsid w:val="006C044B"/>
    <w:rsid w:val="006C2DCC"/>
    <w:rsid w:val="006C5723"/>
    <w:rsid w:val="006D6717"/>
    <w:rsid w:val="006E1A52"/>
    <w:rsid w:val="006E1E53"/>
    <w:rsid w:val="006E6153"/>
    <w:rsid w:val="006F054A"/>
    <w:rsid w:val="006F4083"/>
    <w:rsid w:val="006F76FB"/>
    <w:rsid w:val="0071489A"/>
    <w:rsid w:val="00714A19"/>
    <w:rsid w:val="00715A80"/>
    <w:rsid w:val="007223AD"/>
    <w:rsid w:val="00724137"/>
    <w:rsid w:val="00727C6C"/>
    <w:rsid w:val="00731DC3"/>
    <w:rsid w:val="0073585C"/>
    <w:rsid w:val="00754920"/>
    <w:rsid w:val="0075788E"/>
    <w:rsid w:val="00765972"/>
    <w:rsid w:val="00772B71"/>
    <w:rsid w:val="0077791E"/>
    <w:rsid w:val="007A0C47"/>
    <w:rsid w:val="007A255B"/>
    <w:rsid w:val="007A2F49"/>
    <w:rsid w:val="007A511C"/>
    <w:rsid w:val="007B072D"/>
    <w:rsid w:val="007B1FF1"/>
    <w:rsid w:val="007B4B7E"/>
    <w:rsid w:val="007C2574"/>
    <w:rsid w:val="007C6FC9"/>
    <w:rsid w:val="007C7A9E"/>
    <w:rsid w:val="007D3D55"/>
    <w:rsid w:val="007D7A91"/>
    <w:rsid w:val="007E77EC"/>
    <w:rsid w:val="007F0C65"/>
    <w:rsid w:val="007F0FBC"/>
    <w:rsid w:val="0080411B"/>
    <w:rsid w:val="00804619"/>
    <w:rsid w:val="00810984"/>
    <w:rsid w:val="0082230C"/>
    <w:rsid w:val="00824181"/>
    <w:rsid w:val="0082558C"/>
    <w:rsid w:val="00826782"/>
    <w:rsid w:val="00826E20"/>
    <w:rsid w:val="0082758A"/>
    <w:rsid w:val="008275FD"/>
    <w:rsid w:val="00830A55"/>
    <w:rsid w:val="00834F3B"/>
    <w:rsid w:val="00837AED"/>
    <w:rsid w:val="00842CA3"/>
    <w:rsid w:val="00850624"/>
    <w:rsid w:val="0085278B"/>
    <w:rsid w:val="00852B9D"/>
    <w:rsid w:val="00853640"/>
    <w:rsid w:val="008559F1"/>
    <w:rsid w:val="00855FBA"/>
    <w:rsid w:val="00857E62"/>
    <w:rsid w:val="008625C7"/>
    <w:rsid w:val="00863B3B"/>
    <w:rsid w:val="00866625"/>
    <w:rsid w:val="00873857"/>
    <w:rsid w:val="00881B1E"/>
    <w:rsid w:val="00881D96"/>
    <w:rsid w:val="00884178"/>
    <w:rsid w:val="00884E0E"/>
    <w:rsid w:val="008904C7"/>
    <w:rsid w:val="00891C05"/>
    <w:rsid w:val="00896097"/>
    <w:rsid w:val="008A53AF"/>
    <w:rsid w:val="008B2474"/>
    <w:rsid w:val="008B540B"/>
    <w:rsid w:val="008B5B98"/>
    <w:rsid w:val="008B5F9B"/>
    <w:rsid w:val="008C1793"/>
    <w:rsid w:val="008C19FF"/>
    <w:rsid w:val="008C5651"/>
    <w:rsid w:val="008C78BA"/>
    <w:rsid w:val="008E7118"/>
    <w:rsid w:val="008F1FFE"/>
    <w:rsid w:val="008F7F91"/>
    <w:rsid w:val="00902AE0"/>
    <w:rsid w:val="00906140"/>
    <w:rsid w:val="00907890"/>
    <w:rsid w:val="00910E27"/>
    <w:rsid w:val="0091375E"/>
    <w:rsid w:val="009205CF"/>
    <w:rsid w:val="00922BFF"/>
    <w:rsid w:val="009260F0"/>
    <w:rsid w:val="00932F35"/>
    <w:rsid w:val="00933D14"/>
    <w:rsid w:val="00934CBF"/>
    <w:rsid w:val="009428AB"/>
    <w:rsid w:val="009440EB"/>
    <w:rsid w:val="00946962"/>
    <w:rsid w:val="00946A45"/>
    <w:rsid w:val="00951A24"/>
    <w:rsid w:val="00955453"/>
    <w:rsid w:val="009560B7"/>
    <w:rsid w:val="009568E6"/>
    <w:rsid w:val="0096069D"/>
    <w:rsid w:val="0096380E"/>
    <w:rsid w:val="00965A77"/>
    <w:rsid w:val="00966921"/>
    <w:rsid w:val="00967364"/>
    <w:rsid w:val="00973526"/>
    <w:rsid w:val="009740CB"/>
    <w:rsid w:val="00974694"/>
    <w:rsid w:val="009834CF"/>
    <w:rsid w:val="00983FCC"/>
    <w:rsid w:val="00985244"/>
    <w:rsid w:val="0098628C"/>
    <w:rsid w:val="00990EEC"/>
    <w:rsid w:val="00992AB2"/>
    <w:rsid w:val="00994E59"/>
    <w:rsid w:val="009A1B52"/>
    <w:rsid w:val="009A436E"/>
    <w:rsid w:val="009A7DC5"/>
    <w:rsid w:val="009B3F3A"/>
    <w:rsid w:val="009B4158"/>
    <w:rsid w:val="009B5B04"/>
    <w:rsid w:val="009C0283"/>
    <w:rsid w:val="009C1276"/>
    <w:rsid w:val="009C2050"/>
    <w:rsid w:val="009C32AC"/>
    <w:rsid w:val="009C3C92"/>
    <w:rsid w:val="009D3511"/>
    <w:rsid w:val="009D47EF"/>
    <w:rsid w:val="009D519C"/>
    <w:rsid w:val="009D605C"/>
    <w:rsid w:val="009D67EF"/>
    <w:rsid w:val="009F0A4F"/>
    <w:rsid w:val="009F39A7"/>
    <w:rsid w:val="009F79FF"/>
    <w:rsid w:val="00A0404C"/>
    <w:rsid w:val="00A06003"/>
    <w:rsid w:val="00A14137"/>
    <w:rsid w:val="00A2209B"/>
    <w:rsid w:val="00A23B8F"/>
    <w:rsid w:val="00A269E6"/>
    <w:rsid w:val="00A27D48"/>
    <w:rsid w:val="00A27F25"/>
    <w:rsid w:val="00A307E9"/>
    <w:rsid w:val="00A32222"/>
    <w:rsid w:val="00A34B18"/>
    <w:rsid w:val="00A3752D"/>
    <w:rsid w:val="00A40310"/>
    <w:rsid w:val="00A43CE8"/>
    <w:rsid w:val="00A536B0"/>
    <w:rsid w:val="00A5537D"/>
    <w:rsid w:val="00A55DE6"/>
    <w:rsid w:val="00A72DA1"/>
    <w:rsid w:val="00A76483"/>
    <w:rsid w:val="00A82648"/>
    <w:rsid w:val="00A841B7"/>
    <w:rsid w:val="00A9390D"/>
    <w:rsid w:val="00A953AD"/>
    <w:rsid w:val="00A96A05"/>
    <w:rsid w:val="00A970A4"/>
    <w:rsid w:val="00A97871"/>
    <w:rsid w:val="00A9791F"/>
    <w:rsid w:val="00AA0F24"/>
    <w:rsid w:val="00AA2583"/>
    <w:rsid w:val="00AA2AFD"/>
    <w:rsid w:val="00AA61D9"/>
    <w:rsid w:val="00AB00E2"/>
    <w:rsid w:val="00AB1416"/>
    <w:rsid w:val="00AB4B6B"/>
    <w:rsid w:val="00AB7106"/>
    <w:rsid w:val="00AC0EC1"/>
    <w:rsid w:val="00AD2166"/>
    <w:rsid w:val="00AD2F4B"/>
    <w:rsid w:val="00AE1D65"/>
    <w:rsid w:val="00AE74FE"/>
    <w:rsid w:val="00AE7E2E"/>
    <w:rsid w:val="00AF18D5"/>
    <w:rsid w:val="00AF6165"/>
    <w:rsid w:val="00B04369"/>
    <w:rsid w:val="00B05BFA"/>
    <w:rsid w:val="00B1176F"/>
    <w:rsid w:val="00B17C1F"/>
    <w:rsid w:val="00B217AE"/>
    <w:rsid w:val="00B25BE9"/>
    <w:rsid w:val="00B34BDF"/>
    <w:rsid w:val="00B3676B"/>
    <w:rsid w:val="00B370E2"/>
    <w:rsid w:val="00B43364"/>
    <w:rsid w:val="00B4339E"/>
    <w:rsid w:val="00B51402"/>
    <w:rsid w:val="00B51AB7"/>
    <w:rsid w:val="00B529D1"/>
    <w:rsid w:val="00B5546C"/>
    <w:rsid w:val="00B573CA"/>
    <w:rsid w:val="00B753EE"/>
    <w:rsid w:val="00B75E7A"/>
    <w:rsid w:val="00B76813"/>
    <w:rsid w:val="00B837A9"/>
    <w:rsid w:val="00B87262"/>
    <w:rsid w:val="00B9071E"/>
    <w:rsid w:val="00B94189"/>
    <w:rsid w:val="00B94974"/>
    <w:rsid w:val="00B94A81"/>
    <w:rsid w:val="00BA0350"/>
    <w:rsid w:val="00BA080A"/>
    <w:rsid w:val="00BA3ACF"/>
    <w:rsid w:val="00BA5521"/>
    <w:rsid w:val="00BB3F89"/>
    <w:rsid w:val="00BB5C72"/>
    <w:rsid w:val="00BB6804"/>
    <w:rsid w:val="00BC0192"/>
    <w:rsid w:val="00BC0961"/>
    <w:rsid w:val="00BC4DA9"/>
    <w:rsid w:val="00BD0045"/>
    <w:rsid w:val="00BE0892"/>
    <w:rsid w:val="00BE1C82"/>
    <w:rsid w:val="00BF1D02"/>
    <w:rsid w:val="00BF327C"/>
    <w:rsid w:val="00BF36DC"/>
    <w:rsid w:val="00BF4970"/>
    <w:rsid w:val="00C12147"/>
    <w:rsid w:val="00C17619"/>
    <w:rsid w:val="00C24276"/>
    <w:rsid w:val="00C24A10"/>
    <w:rsid w:val="00C26253"/>
    <w:rsid w:val="00C30066"/>
    <w:rsid w:val="00C37F3E"/>
    <w:rsid w:val="00C47B1C"/>
    <w:rsid w:val="00C501C8"/>
    <w:rsid w:val="00C54BA0"/>
    <w:rsid w:val="00C557B0"/>
    <w:rsid w:val="00C60692"/>
    <w:rsid w:val="00C619FB"/>
    <w:rsid w:val="00C6573A"/>
    <w:rsid w:val="00C660B4"/>
    <w:rsid w:val="00C66A61"/>
    <w:rsid w:val="00C676FF"/>
    <w:rsid w:val="00C83948"/>
    <w:rsid w:val="00C84AAE"/>
    <w:rsid w:val="00C87766"/>
    <w:rsid w:val="00C909B9"/>
    <w:rsid w:val="00C976ED"/>
    <w:rsid w:val="00C9793F"/>
    <w:rsid w:val="00C97CD5"/>
    <w:rsid w:val="00CA3A49"/>
    <w:rsid w:val="00CB33AC"/>
    <w:rsid w:val="00CC09D2"/>
    <w:rsid w:val="00CC7C41"/>
    <w:rsid w:val="00CD1048"/>
    <w:rsid w:val="00CD201A"/>
    <w:rsid w:val="00CD5B29"/>
    <w:rsid w:val="00CD6135"/>
    <w:rsid w:val="00CE5DE5"/>
    <w:rsid w:val="00CF3E6A"/>
    <w:rsid w:val="00CF5477"/>
    <w:rsid w:val="00CF57CB"/>
    <w:rsid w:val="00CF7289"/>
    <w:rsid w:val="00D046AA"/>
    <w:rsid w:val="00D067BD"/>
    <w:rsid w:val="00D14957"/>
    <w:rsid w:val="00D14CC0"/>
    <w:rsid w:val="00D14EDF"/>
    <w:rsid w:val="00D209B0"/>
    <w:rsid w:val="00D2128A"/>
    <w:rsid w:val="00D22145"/>
    <w:rsid w:val="00D27DE3"/>
    <w:rsid w:val="00D30536"/>
    <w:rsid w:val="00D326F9"/>
    <w:rsid w:val="00D42A8F"/>
    <w:rsid w:val="00D46614"/>
    <w:rsid w:val="00D4683C"/>
    <w:rsid w:val="00D478C8"/>
    <w:rsid w:val="00D54B8C"/>
    <w:rsid w:val="00D56215"/>
    <w:rsid w:val="00D57E51"/>
    <w:rsid w:val="00D70F99"/>
    <w:rsid w:val="00D7758A"/>
    <w:rsid w:val="00D775F5"/>
    <w:rsid w:val="00D95588"/>
    <w:rsid w:val="00D95DA1"/>
    <w:rsid w:val="00D97132"/>
    <w:rsid w:val="00D971AE"/>
    <w:rsid w:val="00DB48BC"/>
    <w:rsid w:val="00DC538B"/>
    <w:rsid w:val="00DD0B6F"/>
    <w:rsid w:val="00DD10AA"/>
    <w:rsid w:val="00DD325E"/>
    <w:rsid w:val="00DE05BB"/>
    <w:rsid w:val="00DE192D"/>
    <w:rsid w:val="00DF2EB4"/>
    <w:rsid w:val="00DF382D"/>
    <w:rsid w:val="00DF6FBF"/>
    <w:rsid w:val="00E00215"/>
    <w:rsid w:val="00E008C5"/>
    <w:rsid w:val="00E034D2"/>
    <w:rsid w:val="00E137B1"/>
    <w:rsid w:val="00E13C28"/>
    <w:rsid w:val="00E22761"/>
    <w:rsid w:val="00E30CF0"/>
    <w:rsid w:val="00E33845"/>
    <w:rsid w:val="00E33E6E"/>
    <w:rsid w:val="00E5097D"/>
    <w:rsid w:val="00E5217B"/>
    <w:rsid w:val="00E5299D"/>
    <w:rsid w:val="00E53213"/>
    <w:rsid w:val="00E53C98"/>
    <w:rsid w:val="00E54152"/>
    <w:rsid w:val="00E71B36"/>
    <w:rsid w:val="00E804C3"/>
    <w:rsid w:val="00E80B8D"/>
    <w:rsid w:val="00E82194"/>
    <w:rsid w:val="00E833F3"/>
    <w:rsid w:val="00E844C4"/>
    <w:rsid w:val="00E91505"/>
    <w:rsid w:val="00E92FFE"/>
    <w:rsid w:val="00EA18CD"/>
    <w:rsid w:val="00EA3F17"/>
    <w:rsid w:val="00EB4704"/>
    <w:rsid w:val="00EB5CD9"/>
    <w:rsid w:val="00EC7280"/>
    <w:rsid w:val="00ED4711"/>
    <w:rsid w:val="00EE065E"/>
    <w:rsid w:val="00EE496E"/>
    <w:rsid w:val="00EE4C0F"/>
    <w:rsid w:val="00F02458"/>
    <w:rsid w:val="00F0264A"/>
    <w:rsid w:val="00F02DAB"/>
    <w:rsid w:val="00F067D4"/>
    <w:rsid w:val="00F10620"/>
    <w:rsid w:val="00F14809"/>
    <w:rsid w:val="00F30D99"/>
    <w:rsid w:val="00F31223"/>
    <w:rsid w:val="00F31F33"/>
    <w:rsid w:val="00F34395"/>
    <w:rsid w:val="00F417E7"/>
    <w:rsid w:val="00F43A22"/>
    <w:rsid w:val="00F45D49"/>
    <w:rsid w:val="00F529A4"/>
    <w:rsid w:val="00F53687"/>
    <w:rsid w:val="00F54079"/>
    <w:rsid w:val="00F6307C"/>
    <w:rsid w:val="00F642FF"/>
    <w:rsid w:val="00F84239"/>
    <w:rsid w:val="00F87051"/>
    <w:rsid w:val="00F92012"/>
    <w:rsid w:val="00F97BA4"/>
    <w:rsid w:val="00FA006D"/>
    <w:rsid w:val="00FA4C3B"/>
    <w:rsid w:val="00FA7422"/>
    <w:rsid w:val="00FC2A66"/>
    <w:rsid w:val="00FC5735"/>
    <w:rsid w:val="00FD156A"/>
    <w:rsid w:val="00FD237B"/>
    <w:rsid w:val="00FD57AC"/>
    <w:rsid w:val="00FE4005"/>
    <w:rsid w:val="00FE459A"/>
    <w:rsid w:val="00FF114F"/>
    <w:rsid w:val="00FF1B27"/>
    <w:rsid w:val="00FF57EC"/>
    <w:rsid w:val="00FF7710"/>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3B4EEB7C"/>
  <w15:chartTrackingRefBased/>
  <w15:docId w15:val="{A82E5411-AAB2-49B1-8D37-8D0F1DE4F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bidi/>
    </w:pPr>
  </w:style>
  <w:style w:type="paragraph" w:styleId="Heading1">
    <w:name w:val="heading 1"/>
    <w:basedOn w:val="Normal"/>
    <w:next w:val="Normal"/>
    <w:link w:val="Heading1Char"/>
    <w:uiPriority w:val="9"/>
    <w:rsid w:val="000A1295"/>
    <w:pPr>
      <w:keepNext/>
      <w:keepLines/>
      <w:bidi w:val="0"/>
      <w:spacing w:before="240" w:after="0" w:line="276" w:lineRule="auto"/>
      <w:outlineLvl w:val="0"/>
    </w:pPr>
    <w:rPr>
      <w:rFonts w:asciiTheme="majorHAnsi" w:eastAsiaTheme="majorEastAsia" w:hAnsiTheme="majorHAnsi" w:cstheme="majorBidi"/>
      <w:color w:val="2F5496" w:themeColor="accent1" w:themeShade="BF"/>
      <w:sz w:val="32"/>
      <w:szCs w:val="32"/>
      <w:lang w:bidi="ar-SA"/>
    </w:rPr>
  </w:style>
  <w:style w:type="paragraph" w:styleId="Heading2">
    <w:name w:val="heading 2"/>
    <w:basedOn w:val="Normal"/>
    <w:next w:val="Normal"/>
    <w:link w:val="Heading2Char"/>
    <w:uiPriority w:val="9"/>
    <w:semiHidden/>
    <w:unhideWhenUsed/>
    <w:qFormat/>
    <w:rsid w:val="003703F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703F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703F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703FE"/>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703FE"/>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703F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703F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A129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54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545D"/>
  </w:style>
  <w:style w:type="paragraph" w:styleId="Footer">
    <w:name w:val="footer"/>
    <w:basedOn w:val="Normal"/>
    <w:link w:val="FooterChar"/>
    <w:uiPriority w:val="99"/>
    <w:unhideWhenUsed/>
    <w:rsid w:val="004A54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545D"/>
  </w:style>
  <w:style w:type="character" w:customStyle="1" w:styleId="reflinks">
    <w:name w:val="reflinks"/>
    <w:basedOn w:val="DefaultParagraphFont"/>
    <w:rsid w:val="00891C05"/>
  </w:style>
  <w:style w:type="paragraph" w:styleId="EndnoteText">
    <w:name w:val="endnote text"/>
    <w:basedOn w:val="Normal"/>
    <w:link w:val="EndnoteTextChar"/>
    <w:uiPriority w:val="99"/>
    <w:semiHidden/>
    <w:unhideWhenUsed/>
    <w:rsid w:val="00214C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4C17"/>
    <w:rPr>
      <w:sz w:val="20"/>
      <w:szCs w:val="20"/>
    </w:rPr>
  </w:style>
  <w:style w:type="character" w:styleId="EndnoteReference">
    <w:name w:val="endnote reference"/>
    <w:basedOn w:val="DefaultParagraphFont"/>
    <w:uiPriority w:val="99"/>
    <w:semiHidden/>
    <w:unhideWhenUsed/>
    <w:rsid w:val="00214C17"/>
    <w:rPr>
      <w:vertAlign w:val="superscript"/>
    </w:rPr>
  </w:style>
  <w:style w:type="paragraph" w:styleId="FootnoteText">
    <w:name w:val="footnote text"/>
    <w:basedOn w:val="Normal"/>
    <w:link w:val="FootnoteTextChar"/>
    <w:uiPriority w:val="99"/>
    <w:semiHidden/>
    <w:unhideWhenUsed/>
    <w:rsid w:val="00214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4C17"/>
    <w:rPr>
      <w:sz w:val="20"/>
      <w:szCs w:val="20"/>
    </w:rPr>
  </w:style>
  <w:style w:type="character" w:styleId="FootnoteReference">
    <w:name w:val="footnote reference"/>
    <w:basedOn w:val="DefaultParagraphFont"/>
    <w:uiPriority w:val="99"/>
    <w:semiHidden/>
    <w:unhideWhenUsed/>
    <w:rsid w:val="00214C17"/>
    <w:rPr>
      <w:vertAlign w:val="superscript"/>
    </w:rPr>
  </w:style>
  <w:style w:type="paragraph" w:styleId="ListParagraph">
    <w:name w:val="List Paragraph"/>
    <w:basedOn w:val="Normal"/>
    <w:link w:val="ListParagraphChar"/>
    <w:uiPriority w:val="34"/>
    <w:qFormat/>
    <w:rsid w:val="00D95DA1"/>
    <w:pPr>
      <w:ind w:left="720"/>
      <w:contextualSpacing/>
    </w:pPr>
  </w:style>
  <w:style w:type="character" w:styleId="Strong">
    <w:name w:val="Strong"/>
    <w:basedOn w:val="DefaultParagraphFont"/>
    <w:uiPriority w:val="22"/>
    <w:qFormat/>
    <w:rsid w:val="00D95DA1"/>
    <w:rPr>
      <w:b/>
      <w:bCs/>
    </w:rPr>
  </w:style>
  <w:style w:type="character" w:styleId="CommentReference">
    <w:name w:val="annotation reference"/>
    <w:basedOn w:val="DefaultParagraphFont"/>
    <w:uiPriority w:val="99"/>
    <w:semiHidden/>
    <w:unhideWhenUsed/>
    <w:rsid w:val="0007136A"/>
    <w:rPr>
      <w:sz w:val="16"/>
      <w:szCs w:val="16"/>
    </w:rPr>
  </w:style>
  <w:style w:type="paragraph" w:styleId="CommentText">
    <w:name w:val="annotation text"/>
    <w:basedOn w:val="Normal"/>
    <w:link w:val="CommentTextChar"/>
    <w:uiPriority w:val="99"/>
    <w:semiHidden/>
    <w:unhideWhenUsed/>
    <w:rsid w:val="0007136A"/>
    <w:pPr>
      <w:spacing w:line="240" w:lineRule="auto"/>
    </w:pPr>
    <w:rPr>
      <w:sz w:val="20"/>
      <w:szCs w:val="20"/>
    </w:rPr>
  </w:style>
  <w:style w:type="character" w:customStyle="1" w:styleId="CommentTextChar">
    <w:name w:val="Comment Text Char"/>
    <w:basedOn w:val="DefaultParagraphFont"/>
    <w:link w:val="CommentText"/>
    <w:uiPriority w:val="99"/>
    <w:semiHidden/>
    <w:rsid w:val="0007136A"/>
    <w:rPr>
      <w:sz w:val="20"/>
      <w:szCs w:val="20"/>
    </w:rPr>
  </w:style>
  <w:style w:type="paragraph" w:styleId="CommentSubject">
    <w:name w:val="annotation subject"/>
    <w:basedOn w:val="CommentText"/>
    <w:next w:val="CommentText"/>
    <w:link w:val="CommentSubjectChar"/>
    <w:uiPriority w:val="99"/>
    <w:semiHidden/>
    <w:unhideWhenUsed/>
    <w:rsid w:val="0007136A"/>
    <w:rPr>
      <w:b/>
      <w:bCs/>
    </w:rPr>
  </w:style>
  <w:style w:type="character" w:customStyle="1" w:styleId="CommentSubjectChar">
    <w:name w:val="Comment Subject Char"/>
    <w:basedOn w:val="CommentTextChar"/>
    <w:link w:val="CommentSubject"/>
    <w:uiPriority w:val="99"/>
    <w:semiHidden/>
    <w:rsid w:val="0007136A"/>
    <w:rPr>
      <w:b/>
      <w:bCs/>
      <w:sz w:val="20"/>
      <w:szCs w:val="20"/>
    </w:rPr>
  </w:style>
  <w:style w:type="paragraph" w:styleId="BalloonText">
    <w:name w:val="Balloon Text"/>
    <w:basedOn w:val="Normal"/>
    <w:link w:val="BalloonTextChar"/>
    <w:uiPriority w:val="99"/>
    <w:semiHidden/>
    <w:unhideWhenUsed/>
    <w:rsid w:val="000713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36A"/>
    <w:rPr>
      <w:rFonts w:ascii="Segoe UI" w:hAnsi="Segoe UI" w:cs="Segoe UI"/>
      <w:sz w:val="18"/>
      <w:szCs w:val="18"/>
    </w:rPr>
  </w:style>
  <w:style w:type="paragraph" w:styleId="Caption">
    <w:name w:val="caption"/>
    <w:basedOn w:val="Normal"/>
    <w:next w:val="Normal"/>
    <w:link w:val="CaptionChar"/>
    <w:uiPriority w:val="35"/>
    <w:unhideWhenUsed/>
    <w:rsid w:val="006D6717"/>
    <w:pPr>
      <w:spacing w:after="200" w:line="240" w:lineRule="auto"/>
    </w:pPr>
    <w:rPr>
      <w:i/>
      <w:iCs/>
      <w:color w:val="44546A" w:themeColor="text2"/>
      <w:sz w:val="18"/>
      <w:szCs w:val="18"/>
    </w:rPr>
  </w:style>
  <w:style w:type="character" w:styleId="Hyperlink">
    <w:name w:val="Hyperlink"/>
    <w:basedOn w:val="DefaultParagraphFont"/>
    <w:uiPriority w:val="99"/>
    <w:unhideWhenUsed/>
    <w:rsid w:val="009C1276"/>
    <w:rPr>
      <w:color w:val="0563C1" w:themeColor="hyperlink"/>
      <w:u w:val="single"/>
    </w:rPr>
  </w:style>
  <w:style w:type="character" w:customStyle="1" w:styleId="UnresolvedMention1">
    <w:name w:val="Unresolved Mention1"/>
    <w:basedOn w:val="DefaultParagraphFont"/>
    <w:uiPriority w:val="99"/>
    <w:semiHidden/>
    <w:unhideWhenUsed/>
    <w:rsid w:val="009C1276"/>
    <w:rPr>
      <w:color w:val="605E5C"/>
      <w:shd w:val="clear" w:color="auto" w:fill="E1DFDD"/>
    </w:rPr>
  </w:style>
  <w:style w:type="paragraph" w:styleId="NoSpacing">
    <w:name w:val="No Spacing"/>
    <w:link w:val="NoSpacingChar"/>
    <w:uiPriority w:val="1"/>
    <w:qFormat/>
    <w:rsid w:val="0096069D"/>
    <w:pPr>
      <w:bidi/>
      <w:spacing w:after="0" w:line="240" w:lineRule="auto"/>
    </w:pPr>
  </w:style>
  <w:style w:type="paragraph" w:customStyle="1" w:styleId="Default">
    <w:name w:val="Default"/>
    <w:rsid w:val="0096069D"/>
    <w:pPr>
      <w:autoSpaceDE w:val="0"/>
      <w:autoSpaceDN w:val="0"/>
      <w:adjustRightInd w:val="0"/>
      <w:spacing w:after="0" w:line="240" w:lineRule="auto"/>
    </w:pPr>
    <w:rPr>
      <w:rFonts w:ascii="Arial" w:eastAsia="Calibri" w:hAnsi="Arial" w:cs="Arial"/>
      <w:color w:val="000000"/>
      <w:sz w:val="24"/>
      <w:szCs w:val="24"/>
      <w:lang w:bidi="ar-SA"/>
    </w:rPr>
  </w:style>
  <w:style w:type="character" w:customStyle="1" w:styleId="fontstyle01">
    <w:name w:val="fontstyle01"/>
    <w:rsid w:val="0096069D"/>
    <w:rPr>
      <w:rFonts w:ascii="TimesNewRomanPS-BoldMT" w:hAnsi="TimesNewRomanPS-BoldMT" w:hint="default"/>
      <w:b/>
      <w:bCs/>
      <w:i w:val="0"/>
      <w:iCs w:val="0"/>
      <w:color w:val="000000"/>
      <w:sz w:val="24"/>
      <w:szCs w:val="24"/>
    </w:rPr>
  </w:style>
  <w:style w:type="character" w:customStyle="1" w:styleId="NoSpacingChar">
    <w:name w:val="No Spacing Char"/>
    <w:link w:val="NoSpacing"/>
    <w:uiPriority w:val="1"/>
    <w:rsid w:val="0096069D"/>
  </w:style>
  <w:style w:type="character" w:customStyle="1" w:styleId="A0">
    <w:name w:val="A0"/>
    <w:uiPriority w:val="99"/>
    <w:rsid w:val="0096069D"/>
    <w:rPr>
      <w:rFonts w:cs="Cambria"/>
      <w:color w:val="000000"/>
      <w:sz w:val="16"/>
      <w:szCs w:val="16"/>
    </w:rPr>
  </w:style>
  <w:style w:type="paragraph" w:styleId="HTMLPreformatted">
    <w:name w:val="HTML Preformatted"/>
    <w:basedOn w:val="Normal"/>
    <w:link w:val="HTMLPreformattedChar"/>
    <w:uiPriority w:val="99"/>
    <w:semiHidden/>
    <w:unhideWhenUsed/>
    <w:rsid w:val="00842C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842CA3"/>
    <w:rPr>
      <w:rFonts w:ascii="Courier New" w:eastAsia="Times New Roman" w:hAnsi="Courier New" w:cs="Courier New"/>
      <w:sz w:val="20"/>
      <w:szCs w:val="20"/>
      <w:lang w:bidi="ar-SA"/>
    </w:rPr>
  </w:style>
  <w:style w:type="character" w:customStyle="1" w:styleId="y2iqfc">
    <w:name w:val="y2iqfc"/>
    <w:basedOn w:val="DefaultParagraphFont"/>
    <w:rsid w:val="00842CA3"/>
  </w:style>
  <w:style w:type="table" w:customStyle="1" w:styleId="PlainTable21">
    <w:name w:val="Plain Table 21"/>
    <w:basedOn w:val="TableNormal"/>
    <w:uiPriority w:val="42"/>
    <w:rsid w:val="00BB5C72"/>
    <w:pPr>
      <w:spacing w:after="0" w:line="240" w:lineRule="auto"/>
    </w:pPr>
    <w:rPr>
      <w:sz w:val="24"/>
      <w:szCs w:val="24"/>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884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4E0E"/>
    <w:pPr>
      <w:bidi w:val="0"/>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884E0E"/>
    <w:pPr>
      <w:spacing w:after="0" w:line="240" w:lineRule="auto"/>
    </w:pPr>
    <w:rPr>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30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A1295"/>
    <w:rPr>
      <w:rFonts w:asciiTheme="majorHAnsi" w:eastAsiaTheme="majorEastAsia" w:hAnsiTheme="majorHAnsi" w:cstheme="majorBidi"/>
      <w:color w:val="2F5496" w:themeColor="accent1" w:themeShade="BF"/>
      <w:sz w:val="32"/>
      <w:szCs w:val="32"/>
      <w:lang w:bidi="ar-SA"/>
    </w:rPr>
  </w:style>
  <w:style w:type="paragraph" w:customStyle="1" w:styleId="CitaviBibliographyEntry">
    <w:name w:val="Citavi Bibliography Entry"/>
    <w:basedOn w:val="Normal"/>
    <w:link w:val="CitaviBibliographyEntryChar"/>
    <w:rsid w:val="000A1295"/>
    <w:pPr>
      <w:numPr>
        <w:numId w:val="32"/>
      </w:numPr>
      <w:bidi w:val="0"/>
      <w:spacing w:after="120" w:line="276" w:lineRule="auto"/>
    </w:pPr>
    <w:rPr>
      <w:lang w:bidi="ar-SA"/>
    </w:rPr>
  </w:style>
  <w:style w:type="character" w:customStyle="1" w:styleId="CitaviBibliographyEntryChar">
    <w:name w:val="Citavi Bibliography Entry Char"/>
    <w:basedOn w:val="DefaultParagraphFont"/>
    <w:link w:val="CitaviBibliographyEntry"/>
    <w:rsid w:val="000A1295"/>
    <w:rPr>
      <w:lang w:bidi="ar-SA"/>
    </w:rPr>
  </w:style>
  <w:style w:type="paragraph" w:customStyle="1" w:styleId="CitaviBibliographyHeading">
    <w:name w:val="Citavi Bibliography Heading"/>
    <w:basedOn w:val="Heading1"/>
    <w:link w:val="CitaviBibliographyHeadingChar"/>
    <w:rsid w:val="000A1295"/>
  </w:style>
  <w:style w:type="character" w:customStyle="1" w:styleId="CitaviBibliographyHeadingChar">
    <w:name w:val="Citavi Bibliography Heading Char"/>
    <w:basedOn w:val="DefaultParagraphFont"/>
    <w:link w:val="CitaviBibliographyHeading"/>
    <w:rsid w:val="000A1295"/>
    <w:rPr>
      <w:rFonts w:asciiTheme="majorHAnsi" w:eastAsiaTheme="majorEastAsia" w:hAnsiTheme="majorHAnsi" w:cstheme="majorBidi"/>
      <w:color w:val="2F5496" w:themeColor="accent1" w:themeShade="BF"/>
      <w:sz w:val="32"/>
      <w:szCs w:val="32"/>
      <w:lang w:bidi="ar-SA"/>
    </w:rPr>
  </w:style>
  <w:style w:type="paragraph" w:customStyle="1" w:styleId="CitaviBibliographySubheading8">
    <w:name w:val="Citavi Bibliography Subheading 8"/>
    <w:basedOn w:val="Heading9"/>
    <w:link w:val="CitaviBibliographySubheading8Char"/>
    <w:rsid w:val="000A1295"/>
    <w:pPr>
      <w:bidi w:val="0"/>
      <w:spacing w:line="360" w:lineRule="auto"/>
      <w:ind w:left="-1" w:firstLine="405"/>
      <w:outlineLvl w:val="9"/>
    </w:pPr>
    <w:rPr>
      <w:rFonts w:ascii="Calibri" w:hAnsi="Calibri" w:cs="B Nazanin"/>
      <w:color w:val="000000"/>
      <w:sz w:val="24"/>
      <w:szCs w:val="28"/>
      <w:lang w:val="en-GB"/>
    </w:rPr>
  </w:style>
  <w:style w:type="character" w:customStyle="1" w:styleId="CitaviBibliographySubheading8Char">
    <w:name w:val="Citavi Bibliography Subheading 8 Char"/>
    <w:basedOn w:val="DefaultParagraphFont"/>
    <w:link w:val="CitaviBibliographySubheading8"/>
    <w:rsid w:val="000A1295"/>
    <w:rPr>
      <w:rFonts w:ascii="Calibri" w:eastAsiaTheme="majorEastAsia" w:hAnsi="Calibri" w:cs="B Nazanin"/>
      <w:i/>
      <w:iCs/>
      <w:color w:val="000000"/>
      <w:sz w:val="24"/>
      <w:szCs w:val="28"/>
      <w:lang w:val="en-GB"/>
    </w:rPr>
  </w:style>
  <w:style w:type="character" w:customStyle="1" w:styleId="Heading9Char">
    <w:name w:val="Heading 9 Char"/>
    <w:basedOn w:val="DefaultParagraphFont"/>
    <w:link w:val="Heading9"/>
    <w:uiPriority w:val="9"/>
    <w:semiHidden/>
    <w:rsid w:val="000A1295"/>
    <w:rPr>
      <w:rFonts w:asciiTheme="majorHAnsi" w:eastAsiaTheme="majorEastAsia" w:hAnsiTheme="majorHAnsi" w:cstheme="majorBidi"/>
      <w:i/>
      <w:iCs/>
      <w:color w:val="272727" w:themeColor="text1" w:themeTint="D8"/>
      <w:sz w:val="21"/>
      <w:szCs w:val="21"/>
    </w:rPr>
  </w:style>
  <w:style w:type="character" w:customStyle="1" w:styleId="q4iawc">
    <w:name w:val="q4iawc"/>
    <w:basedOn w:val="DefaultParagraphFont"/>
    <w:rsid w:val="00FF1B27"/>
  </w:style>
  <w:style w:type="character" w:customStyle="1" w:styleId="ListParagraphChar">
    <w:name w:val="List Paragraph Char"/>
    <w:basedOn w:val="DefaultParagraphFont"/>
    <w:link w:val="ListParagraph"/>
    <w:uiPriority w:val="34"/>
    <w:rsid w:val="00FF1B27"/>
  </w:style>
  <w:style w:type="character" w:styleId="Emphasis">
    <w:name w:val="Emphasis"/>
    <w:basedOn w:val="DefaultParagraphFont"/>
    <w:uiPriority w:val="20"/>
    <w:qFormat/>
    <w:rsid w:val="00FF1B27"/>
    <w:rPr>
      <w:i/>
      <w:iCs/>
    </w:rPr>
  </w:style>
  <w:style w:type="paragraph" w:customStyle="1" w:styleId="EndNoteBibliography">
    <w:name w:val="EndNote Bibliography"/>
    <w:basedOn w:val="Normal"/>
    <w:link w:val="EndNoteBibliographyChar"/>
    <w:rsid w:val="00C97CD5"/>
    <w:pPr>
      <w:bidi w:val="0"/>
      <w:spacing w:line="240" w:lineRule="auto"/>
    </w:pPr>
    <w:rPr>
      <w:rFonts w:ascii="Calibri" w:hAnsi="Calibri" w:cs="Calibri"/>
      <w:noProof/>
      <w:lang w:bidi="ar-SA"/>
    </w:rPr>
  </w:style>
  <w:style w:type="character" w:customStyle="1" w:styleId="EndNoteBibliographyChar">
    <w:name w:val="EndNote Bibliography Char"/>
    <w:basedOn w:val="DefaultParagraphFont"/>
    <w:link w:val="EndNoteBibliography"/>
    <w:rsid w:val="00C97CD5"/>
    <w:rPr>
      <w:rFonts w:ascii="Calibri" w:hAnsi="Calibri" w:cs="Calibri"/>
      <w:noProof/>
      <w:lang w:bidi="ar-SA"/>
    </w:rPr>
  </w:style>
  <w:style w:type="character" w:customStyle="1" w:styleId="bullet">
    <w:name w:val="bullet"/>
    <w:basedOn w:val="DefaultParagraphFont"/>
    <w:rsid w:val="00C97CD5"/>
  </w:style>
  <w:style w:type="character" w:customStyle="1" w:styleId="author">
    <w:name w:val="author"/>
    <w:basedOn w:val="DefaultParagraphFont"/>
    <w:rsid w:val="00C97CD5"/>
  </w:style>
  <w:style w:type="character" w:customStyle="1" w:styleId="pubyear">
    <w:name w:val="pubyear"/>
    <w:basedOn w:val="DefaultParagraphFont"/>
    <w:rsid w:val="00C97CD5"/>
  </w:style>
  <w:style w:type="character" w:customStyle="1" w:styleId="articletitle">
    <w:name w:val="articletitle"/>
    <w:basedOn w:val="DefaultParagraphFont"/>
    <w:rsid w:val="00C97CD5"/>
  </w:style>
  <w:style w:type="character" w:customStyle="1" w:styleId="vol">
    <w:name w:val="vol"/>
    <w:basedOn w:val="DefaultParagraphFont"/>
    <w:rsid w:val="00C97CD5"/>
  </w:style>
  <w:style w:type="character" w:customStyle="1" w:styleId="pagefirst">
    <w:name w:val="pagefirst"/>
    <w:basedOn w:val="DefaultParagraphFont"/>
    <w:rsid w:val="00C97CD5"/>
  </w:style>
  <w:style w:type="character" w:customStyle="1" w:styleId="pagelast">
    <w:name w:val="pagelast"/>
    <w:basedOn w:val="DefaultParagraphFont"/>
    <w:rsid w:val="00C97CD5"/>
  </w:style>
  <w:style w:type="character" w:customStyle="1" w:styleId="hgkelc">
    <w:name w:val="hgkelc"/>
    <w:basedOn w:val="DefaultParagraphFont"/>
    <w:rsid w:val="00151F82"/>
  </w:style>
  <w:style w:type="paragraph" w:styleId="Revision">
    <w:name w:val="Revision"/>
    <w:hidden/>
    <w:uiPriority w:val="99"/>
    <w:semiHidden/>
    <w:rsid w:val="00910E27"/>
    <w:pPr>
      <w:spacing w:after="0" w:line="240" w:lineRule="auto"/>
    </w:pPr>
  </w:style>
  <w:style w:type="paragraph" w:customStyle="1" w:styleId="Subheader">
    <w:name w:val="Subheader"/>
    <w:basedOn w:val="Normal"/>
    <w:link w:val="SubheaderChar"/>
    <w:qFormat/>
    <w:rsid w:val="00604E2E"/>
    <w:pPr>
      <w:autoSpaceDE w:val="0"/>
      <w:autoSpaceDN w:val="0"/>
      <w:bidi w:val="0"/>
      <w:adjustRightInd w:val="0"/>
      <w:spacing w:before="200" w:after="0" w:line="240" w:lineRule="auto"/>
      <w:jc w:val="both"/>
    </w:pPr>
    <w:rPr>
      <w:rFonts w:asciiTheme="majorBidi" w:eastAsiaTheme="majorEastAsia" w:hAnsiTheme="majorBidi" w:cstheme="majorBidi"/>
      <w:b/>
      <w:bCs/>
      <w:iCs/>
      <w:color w:val="000000" w:themeColor="text1"/>
      <w:sz w:val="24"/>
      <w:szCs w:val="26"/>
      <w:lang w:bidi="ar-SA"/>
    </w:rPr>
  </w:style>
  <w:style w:type="paragraph" w:customStyle="1" w:styleId="Mainheader">
    <w:name w:val="Mainheader"/>
    <w:basedOn w:val="Normal"/>
    <w:link w:val="MainheaderChar"/>
    <w:qFormat/>
    <w:rsid w:val="00303C34"/>
    <w:pPr>
      <w:autoSpaceDE w:val="0"/>
      <w:autoSpaceDN w:val="0"/>
      <w:bidi w:val="0"/>
      <w:adjustRightInd w:val="0"/>
      <w:spacing w:before="360" w:after="0" w:line="240" w:lineRule="auto"/>
      <w:jc w:val="both"/>
    </w:pPr>
    <w:rPr>
      <w:rFonts w:asciiTheme="majorBidi" w:hAnsiTheme="majorBidi" w:cstheme="majorBidi"/>
      <w:b/>
      <w:bCs/>
      <w:sz w:val="24"/>
      <w:szCs w:val="24"/>
    </w:rPr>
  </w:style>
  <w:style w:type="character" w:customStyle="1" w:styleId="SubheaderChar">
    <w:name w:val="Subheader Char"/>
    <w:basedOn w:val="DefaultParagraphFont"/>
    <w:link w:val="Subheader"/>
    <w:rsid w:val="00604E2E"/>
    <w:rPr>
      <w:rFonts w:asciiTheme="majorBidi" w:eastAsiaTheme="majorEastAsia" w:hAnsiTheme="majorBidi" w:cstheme="majorBidi"/>
      <w:b/>
      <w:bCs/>
      <w:iCs/>
      <w:color w:val="000000" w:themeColor="text1"/>
      <w:sz w:val="24"/>
      <w:szCs w:val="26"/>
      <w:lang w:bidi="ar-SA"/>
    </w:rPr>
  </w:style>
  <w:style w:type="character" w:customStyle="1" w:styleId="MainheaderChar">
    <w:name w:val="Mainheader Char"/>
    <w:basedOn w:val="DefaultParagraphFont"/>
    <w:link w:val="Mainheader"/>
    <w:rsid w:val="00303C34"/>
    <w:rPr>
      <w:rFonts w:asciiTheme="majorBidi" w:hAnsiTheme="majorBidi" w:cstheme="majorBidi"/>
      <w:b/>
      <w:bCs/>
      <w:sz w:val="24"/>
      <w:szCs w:val="24"/>
    </w:rPr>
  </w:style>
  <w:style w:type="paragraph" w:customStyle="1" w:styleId="MainText">
    <w:name w:val="Main Text"/>
    <w:basedOn w:val="Normal"/>
    <w:link w:val="MainTextChar"/>
    <w:qFormat/>
    <w:rsid w:val="00A27F25"/>
    <w:pPr>
      <w:autoSpaceDE w:val="0"/>
      <w:autoSpaceDN w:val="0"/>
      <w:bidi w:val="0"/>
      <w:adjustRightInd w:val="0"/>
      <w:spacing w:after="0" w:line="240" w:lineRule="auto"/>
      <w:ind w:firstLine="288"/>
      <w:jc w:val="both"/>
    </w:pPr>
    <w:rPr>
      <w:rFonts w:asciiTheme="majorBidi" w:eastAsia="STIX-Regular" w:hAnsiTheme="majorBidi" w:cstheme="majorBidi"/>
      <w:sz w:val="24"/>
      <w:szCs w:val="24"/>
      <w:lang w:bidi="ar-SA"/>
    </w:rPr>
  </w:style>
  <w:style w:type="paragraph" w:customStyle="1" w:styleId="Subheaders">
    <w:name w:val="Subheaders"/>
    <w:basedOn w:val="Subheader"/>
    <w:link w:val="SubheadersChar"/>
    <w:qFormat/>
    <w:rsid w:val="00EB4704"/>
  </w:style>
  <w:style w:type="character" w:customStyle="1" w:styleId="MainTextChar">
    <w:name w:val="Main Text Char"/>
    <w:basedOn w:val="DefaultParagraphFont"/>
    <w:link w:val="MainText"/>
    <w:rsid w:val="00A27F25"/>
    <w:rPr>
      <w:rFonts w:asciiTheme="majorBidi" w:eastAsia="STIX-Regular" w:hAnsiTheme="majorBidi" w:cstheme="majorBidi"/>
      <w:sz w:val="24"/>
      <w:szCs w:val="24"/>
      <w:lang w:bidi="ar-SA"/>
    </w:rPr>
  </w:style>
  <w:style w:type="paragraph" w:styleId="PlainText">
    <w:name w:val="Plain Text"/>
    <w:basedOn w:val="Normal"/>
    <w:link w:val="PlainTextChar"/>
    <w:uiPriority w:val="99"/>
    <w:semiHidden/>
    <w:unhideWhenUsed/>
    <w:rsid w:val="003B4E84"/>
    <w:pPr>
      <w:spacing w:after="0" w:line="240" w:lineRule="auto"/>
      <w:jc w:val="both"/>
    </w:pPr>
    <w:rPr>
      <w:rFonts w:ascii="Courier New" w:hAnsi="Courier New" w:cs="Courier New"/>
      <w:sz w:val="21"/>
      <w:szCs w:val="21"/>
      <w:lang w:bidi="ar-SA"/>
    </w:rPr>
  </w:style>
  <w:style w:type="character" w:customStyle="1" w:styleId="SubheadersChar">
    <w:name w:val="Subheaders Char"/>
    <w:basedOn w:val="SubheaderChar"/>
    <w:link w:val="Subheaders"/>
    <w:rsid w:val="00EB4704"/>
    <w:rPr>
      <w:rFonts w:asciiTheme="majorBidi" w:eastAsiaTheme="majorEastAsia" w:hAnsiTheme="majorBidi" w:cstheme="majorBidi"/>
      <w:b/>
      <w:bCs/>
      <w:iCs/>
      <w:color w:val="000000" w:themeColor="text1"/>
      <w:sz w:val="24"/>
      <w:szCs w:val="26"/>
      <w:lang w:bidi="ar-SA"/>
    </w:rPr>
  </w:style>
  <w:style w:type="character" w:customStyle="1" w:styleId="PlainTextChar">
    <w:name w:val="Plain Text Char"/>
    <w:basedOn w:val="DefaultParagraphFont"/>
    <w:link w:val="PlainText"/>
    <w:uiPriority w:val="99"/>
    <w:semiHidden/>
    <w:rsid w:val="003B4E84"/>
    <w:rPr>
      <w:rFonts w:ascii="Courier New" w:hAnsi="Courier New" w:cs="Courier New"/>
      <w:sz w:val="21"/>
      <w:szCs w:val="21"/>
      <w:lang w:bidi="ar-SA"/>
    </w:rPr>
  </w:style>
  <w:style w:type="character" w:customStyle="1" w:styleId="CaptionChar">
    <w:name w:val="Caption Char"/>
    <w:basedOn w:val="DefaultParagraphFont"/>
    <w:link w:val="Caption"/>
    <w:uiPriority w:val="35"/>
    <w:rsid w:val="005C66FE"/>
    <w:rPr>
      <w:i/>
      <w:iCs/>
      <w:color w:val="44546A" w:themeColor="text2"/>
      <w:sz w:val="18"/>
      <w:szCs w:val="18"/>
    </w:rPr>
  </w:style>
  <w:style w:type="paragraph" w:customStyle="1" w:styleId="Captions">
    <w:name w:val="Captions"/>
    <w:basedOn w:val="Normal"/>
    <w:link w:val="CaptionsChar"/>
    <w:qFormat/>
    <w:rsid w:val="007A0C47"/>
    <w:pPr>
      <w:framePr w:hSpace="187" w:vSpace="259" w:wrap="around" w:vAnchor="page" w:hAnchor="margin" w:y="8267"/>
      <w:bidi w:val="0"/>
      <w:spacing w:after="240" w:line="276" w:lineRule="auto"/>
      <w:suppressOverlap/>
      <w:jc w:val="both"/>
    </w:pPr>
    <w:rPr>
      <w:rFonts w:ascii="Times New Roman" w:hAnsi="Times New Roman" w:cs="Times New Roman"/>
      <w:color w:val="000000" w:themeColor="text1"/>
      <w:sz w:val="18"/>
      <w:szCs w:val="18"/>
    </w:rPr>
  </w:style>
  <w:style w:type="character" w:customStyle="1" w:styleId="CaptionsChar">
    <w:name w:val="Captions Char"/>
    <w:basedOn w:val="DefaultParagraphFont"/>
    <w:link w:val="Captions"/>
    <w:rsid w:val="007A0C47"/>
    <w:rPr>
      <w:rFonts w:ascii="Times New Roman" w:hAnsi="Times New Roman" w:cs="Times New Roman"/>
      <w:color w:val="000000" w:themeColor="text1"/>
      <w:sz w:val="18"/>
      <w:szCs w:val="18"/>
    </w:rPr>
  </w:style>
  <w:style w:type="paragraph" w:customStyle="1" w:styleId="Firstparagraph">
    <w:name w:val="First paragraph"/>
    <w:basedOn w:val="MainText"/>
    <w:link w:val="FirstparagraphChar"/>
    <w:qFormat/>
    <w:rsid w:val="006E6153"/>
    <w:pPr>
      <w:spacing w:before="60"/>
      <w:ind w:firstLine="0"/>
    </w:pPr>
  </w:style>
  <w:style w:type="paragraph" w:customStyle="1" w:styleId="References">
    <w:name w:val="References"/>
    <w:basedOn w:val="ListParagraph"/>
    <w:qFormat/>
    <w:rsid w:val="00F6307C"/>
    <w:pPr>
      <w:numPr>
        <w:numId w:val="20"/>
      </w:numPr>
      <w:bidi w:val="0"/>
      <w:spacing w:before="120" w:after="0" w:line="240" w:lineRule="auto"/>
      <w:ind w:left="288" w:hanging="288"/>
      <w:contextualSpacing w:val="0"/>
      <w:jc w:val="both"/>
    </w:pPr>
    <w:rPr>
      <w:rFonts w:asciiTheme="majorBidi" w:hAnsiTheme="majorBidi" w:cstheme="majorBidi"/>
      <w:noProof/>
    </w:rPr>
  </w:style>
  <w:style w:type="paragraph" w:customStyle="1" w:styleId="Firstsubheading">
    <w:name w:val="First subheading"/>
    <w:basedOn w:val="Subheader"/>
    <w:qFormat/>
    <w:rsid w:val="00303C34"/>
    <w:pPr>
      <w:spacing w:before="120"/>
      <w:contextualSpacing/>
    </w:pPr>
  </w:style>
  <w:style w:type="paragraph" w:customStyle="1" w:styleId="Authornames">
    <w:name w:val="Author names"/>
    <w:basedOn w:val="Normal"/>
    <w:qFormat/>
    <w:rsid w:val="000F2084"/>
    <w:pPr>
      <w:bidi w:val="0"/>
      <w:spacing w:before="120" w:after="60" w:line="240" w:lineRule="auto"/>
    </w:pPr>
    <w:rPr>
      <w:rFonts w:asciiTheme="majorBidi" w:hAnsiTheme="majorBidi" w:cstheme="majorBidi"/>
      <w:sz w:val="20"/>
      <w:szCs w:val="20"/>
    </w:rPr>
  </w:style>
  <w:style w:type="paragraph" w:customStyle="1" w:styleId="Affiliation">
    <w:name w:val="Affiliation"/>
    <w:basedOn w:val="Normal"/>
    <w:qFormat/>
    <w:rsid w:val="003F02EE"/>
    <w:pPr>
      <w:bidi w:val="0"/>
      <w:spacing w:before="60" w:after="0" w:line="240" w:lineRule="auto"/>
    </w:pPr>
    <w:rPr>
      <w:rFonts w:asciiTheme="majorBidi" w:eastAsia="Times New Roman" w:hAnsiTheme="majorBidi" w:cstheme="majorBidi"/>
      <w:sz w:val="18"/>
      <w:szCs w:val="18"/>
      <w:shd w:val="clear" w:color="auto" w:fill="FFFFFF"/>
    </w:rPr>
  </w:style>
  <w:style w:type="paragraph" w:customStyle="1" w:styleId="CorrespAff">
    <w:name w:val="Corresp. Aff."/>
    <w:basedOn w:val="Normal"/>
    <w:qFormat/>
    <w:rsid w:val="000F2084"/>
    <w:pPr>
      <w:bidi w:val="0"/>
      <w:spacing w:after="0" w:line="240" w:lineRule="auto"/>
    </w:pPr>
    <w:rPr>
      <w:rFonts w:asciiTheme="majorBidi" w:eastAsia="Times New Roman" w:hAnsiTheme="majorBidi" w:cs="Times New Roman"/>
      <w:sz w:val="20"/>
      <w:szCs w:val="20"/>
    </w:rPr>
  </w:style>
  <w:style w:type="paragraph" w:customStyle="1" w:styleId="Abstract">
    <w:name w:val="Abstract"/>
    <w:basedOn w:val="Normal"/>
    <w:link w:val="AbstractChar"/>
    <w:qFormat/>
    <w:rsid w:val="000F2084"/>
    <w:pPr>
      <w:autoSpaceDE w:val="0"/>
      <w:autoSpaceDN w:val="0"/>
      <w:bidi w:val="0"/>
      <w:adjustRightInd w:val="0"/>
      <w:spacing w:before="60" w:after="0" w:line="240" w:lineRule="auto"/>
      <w:jc w:val="both"/>
    </w:pPr>
    <w:rPr>
      <w:rFonts w:asciiTheme="majorBidi" w:hAnsiTheme="majorBidi" w:cstheme="majorBidi"/>
    </w:rPr>
  </w:style>
  <w:style w:type="character" w:customStyle="1" w:styleId="AbstractChar">
    <w:name w:val="Abstract Char"/>
    <w:basedOn w:val="DefaultParagraphFont"/>
    <w:link w:val="Abstract"/>
    <w:rsid w:val="000F2084"/>
    <w:rPr>
      <w:rFonts w:asciiTheme="majorBidi" w:hAnsiTheme="majorBidi" w:cstheme="majorBidi"/>
    </w:rPr>
  </w:style>
  <w:style w:type="character" w:styleId="UnresolvedMention">
    <w:name w:val="Unresolved Mention"/>
    <w:basedOn w:val="DefaultParagraphFont"/>
    <w:uiPriority w:val="99"/>
    <w:semiHidden/>
    <w:unhideWhenUsed/>
    <w:rsid w:val="00644FF2"/>
    <w:rPr>
      <w:color w:val="605E5C"/>
      <w:shd w:val="clear" w:color="auto" w:fill="E1DFDD"/>
    </w:rPr>
  </w:style>
  <w:style w:type="paragraph" w:customStyle="1" w:styleId="CitaviChapterBibliographyHeading">
    <w:name w:val="Citavi Chapter Bibliography Heading"/>
    <w:basedOn w:val="Heading2"/>
    <w:link w:val="CitaviChapterBibliographyHeadingChar"/>
    <w:uiPriority w:val="99"/>
    <w:rsid w:val="003703FE"/>
  </w:style>
  <w:style w:type="character" w:customStyle="1" w:styleId="FirstparagraphChar">
    <w:name w:val="First paragraph Char"/>
    <w:basedOn w:val="MainTextChar"/>
    <w:link w:val="Firstparagraph"/>
    <w:rsid w:val="003703FE"/>
    <w:rPr>
      <w:rFonts w:asciiTheme="majorBidi" w:eastAsia="STIX-Regular" w:hAnsiTheme="majorBidi" w:cstheme="majorBidi"/>
      <w:sz w:val="24"/>
      <w:szCs w:val="24"/>
      <w:lang w:bidi="ar-SA"/>
    </w:rPr>
  </w:style>
  <w:style w:type="character" w:customStyle="1" w:styleId="CitaviChapterBibliographyHeadingChar">
    <w:name w:val="Citavi Chapter Bibliography Heading Char"/>
    <w:basedOn w:val="FirstparagraphChar"/>
    <w:link w:val="CitaviChapterBibliographyHeading"/>
    <w:uiPriority w:val="99"/>
    <w:rsid w:val="003703FE"/>
    <w:rPr>
      <w:rFonts w:asciiTheme="majorHAnsi" w:eastAsiaTheme="majorEastAsia" w:hAnsiTheme="majorHAnsi" w:cstheme="majorBidi"/>
      <w:color w:val="2F5496" w:themeColor="accent1" w:themeShade="BF"/>
      <w:sz w:val="26"/>
      <w:szCs w:val="26"/>
      <w:lang w:bidi="ar-SA"/>
    </w:rPr>
  </w:style>
  <w:style w:type="character" w:customStyle="1" w:styleId="Heading2Char">
    <w:name w:val="Heading 2 Char"/>
    <w:basedOn w:val="DefaultParagraphFont"/>
    <w:link w:val="Heading2"/>
    <w:uiPriority w:val="9"/>
    <w:semiHidden/>
    <w:rsid w:val="003703FE"/>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3703FE"/>
    <w:pPr>
      <w:outlineLvl w:val="9"/>
    </w:pPr>
    <w:rPr>
      <w:lang w:bidi="ar-SA"/>
    </w:rPr>
  </w:style>
  <w:style w:type="character" w:customStyle="1" w:styleId="CitaviBibliographySubheading1Char">
    <w:name w:val="Citavi Bibliography Subheading 1 Char"/>
    <w:basedOn w:val="FirstparagraphChar"/>
    <w:link w:val="CitaviBibliographySubheading1"/>
    <w:uiPriority w:val="99"/>
    <w:rsid w:val="003703FE"/>
    <w:rPr>
      <w:rFonts w:asciiTheme="majorHAnsi" w:eastAsiaTheme="majorEastAsia" w:hAnsiTheme="majorHAnsi" w:cstheme="majorBidi"/>
      <w:color w:val="2F5496" w:themeColor="accent1" w:themeShade="BF"/>
      <w:sz w:val="26"/>
      <w:szCs w:val="26"/>
      <w:lang w:bidi="ar-SA"/>
    </w:rPr>
  </w:style>
  <w:style w:type="paragraph" w:customStyle="1" w:styleId="CitaviBibliographySubheading2">
    <w:name w:val="Citavi Bibliography Subheading 2"/>
    <w:basedOn w:val="Heading3"/>
    <w:link w:val="CitaviBibliographySubheading2Char"/>
    <w:uiPriority w:val="99"/>
    <w:rsid w:val="003703FE"/>
    <w:pPr>
      <w:outlineLvl w:val="9"/>
    </w:pPr>
    <w:rPr>
      <w:lang w:bidi="ar-SA"/>
    </w:rPr>
  </w:style>
  <w:style w:type="character" w:customStyle="1" w:styleId="CitaviBibliographySubheading2Char">
    <w:name w:val="Citavi Bibliography Subheading 2 Char"/>
    <w:basedOn w:val="FirstparagraphChar"/>
    <w:link w:val="CitaviBibliographySubheading2"/>
    <w:uiPriority w:val="99"/>
    <w:rsid w:val="003703FE"/>
    <w:rPr>
      <w:rFonts w:asciiTheme="majorHAnsi" w:eastAsiaTheme="majorEastAsia" w:hAnsiTheme="majorHAnsi" w:cstheme="majorBidi"/>
      <w:color w:val="1F3763" w:themeColor="accent1" w:themeShade="7F"/>
      <w:sz w:val="24"/>
      <w:szCs w:val="24"/>
      <w:lang w:bidi="ar-SA"/>
    </w:rPr>
  </w:style>
  <w:style w:type="character" w:customStyle="1" w:styleId="Heading3Char">
    <w:name w:val="Heading 3 Char"/>
    <w:basedOn w:val="DefaultParagraphFont"/>
    <w:link w:val="Heading3"/>
    <w:uiPriority w:val="9"/>
    <w:semiHidden/>
    <w:rsid w:val="003703FE"/>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3703FE"/>
    <w:pPr>
      <w:outlineLvl w:val="9"/>
    </w:pPr>
    <w:rPr>
      <w:sz w:val="24"/>
      <w:szCs w:val="24"/>
      <w:lang w:bidi="ar-SA"/>
    </w:rPr>
  </w:style>
  <w:style w:type="character" w:customStyle="1" w:styleId="CitaviBibliographySubheading3Char">
    <w:name w:val="Citavi Bibliography Subheading 3 Char"/>
    <w:basedOn w:val="FirstparagraphChar"/>
    <w:link w:val="CitaviBibliographySubheading3"/>
    <w:uiPriority w:val="99"/>
    <w:rsid w:val="003703FE"/>
    <w:rPr>
      <w:rFonts w:asciiTheme="majorHAnsi" w:eastAsiaTheme="majorEastAsia" w:hAnsiTheme="majorHAnsi" w:cstheme="majorBidi"/>
      <w:i/>
      <w:iCs/>
      <w:color w:val="2F5496" w:themeColor="accent1" w:themeShade="BF"/>
      <w:sz w:val="24"/>
      <w:szCs w:val="24"/>
      <w:lang w:bidi="ar-SA"/>
    </w:rPr>
  </w:style>
  <w:style w:type="character" w:customStyle="1" w:styleId="Heading4Char">
    <w:name w:val="Heading 4 Char"/>
    <w:basedOn w:val="DefaultParagraphFont"/>
    <w:link w:val="Heading4"/>
    <w:uiPriority w:val="9"/>
    <w:semiHidden/>
    <w:rsid w:val="003703FE"/>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3703FE"/>
    <w:pPr>
      <w:outlineLvl w:val="9"/>
    </w:pPr>
    <w:rPr>
      <w:sz w:val="24"/>
      <w:szCs w:val="24"/>
      <w:lang w:bidi="ar-SA"/>
    </w:rPr>
  </w:style>
  <w:style w:type="character" w:customStyle="1" w:styleId="CitaviBibliographySubheading4Char">
    <w:name w:val="Citavi Bibliography Subheading 4 Char"/>
    <w:basedOn w:val="FirstparagraphChar"/>
    <w:link w:val="CitaviBibliographySubheading4"/>
    <w:uiPriority w:val="99"/>
    <w:rsid w:val="003703FE"/>
    <w:rPr>
      <w:rFonts w:asciiTheme="majorHAnsi" w:eastAsiaTheme="majorEastAsia" w:hAnsiTheme="majorHAnsi" w:cstheme="majorBidi"/>
      <w:color w:val="2F5496" w:themeColor="accent1" w:themeShade="BF"/>
      <w:sz w:val="24"/>
      <w:szCs w:val="24"/>
      <w:lang w:bidi="ar-SA"/>
    </w:rPr>
  </w:style>
  <w:style w:type="character" w:customStyle="1" w:styleId="Heading5Char">
    <w:name w:val="Heading 5 Char"/>
    <w:basedOn w:val="DefaultParagraphFont"/>
    <w:link w:val="Heading5"/>
    <w:uiPriority w:val="9"/>
    <w:semiHidden/>
    <w:rsid w:val="003703FE"/>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3703FE"/>
    <w:pPr>
      <w:outlineLvl w:val="9"/>
    </w:pPr>
    <w:rPr>
      <w:sz w:val="24"/>
      <w:szCs w:val="24"/>
      <w:lang w:bidi="ar-SA"/>
    </w:rPr>
  </w:style>
  <w:style w:type="character" w:customStyle="1" w:styleId="CitaviBibliographySubheading5Char">
    <w:name w:val="Citavi Bibliography Subheading 5 Char"/>
    <w:basedOn w:val="FirstparagraphChar"/>
    <w:link w:val="CitaviBibliographySubheading5"/>
    <w:uiPriority w:val="99"/>
    <w:rsid w:val="003703FE"/>
    <w:rPr>
      <w:rFonts w:asciiTheme="majorHAnsi" w:eastAsiaTheme="majorEastAsia" w:hAnsiTheme="majorHAnsi" w:cstheme="majorBidi"/>
      <w:color w:val="1F3763" w:themeColor="accent1" w:themeShade="7F"/>
      <w:sz w:val="24"/>
      <w:szCs w:val="24"/>
      <w:lang w:bidi="ar-SA"/>
    </w:rPr>
  </w:style>
  <w:style w:type="character" w:customStyle="1" w:styleId="Heading6Char">
    <w:name w:val="Heading 6 Char"/>
    <w:basedOn w:val="DefaultParagraphFont"/>
    <w:link w:val="Heading6"/>
    <w:uiPriority w:val="9"/>
    <w:semiHidden/>
    <w:rsid w:val="003703FE"/>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3703FE"/>
    <w:pPr>
      <w:outlineLvl w:val="9"/>
    </w:pPr>
    <w:rPr>
      <w:sz w:val="24"/>
      <w:szCs w:val="24"/>
      <w:lang w:bidi="ar-SA"/>
    </w:rPr>
  </w:style>
  <w:style w:type="character" w:customStyle="1" w:styleId="CitaviBibliographySubheading6Char">
    <w:name w:val="Citavi Bibliography Subheading 6 Char"/>
    <w:basedOn w:val="FirstparagraphChar"/>
    <w:link w:val="CitaviBibliographySubheading6"/>
    <w:uiPriority w:val="99"/>
    <w:rsid w:val="003703FE"/>
    <w:rPr>
      <w:rFonts w:asciiTheme="majorHAnsi" w:eastAsiaTheme="majorEastAsia" w:hAnsiTheme="majorHAnsi" w:cstheme="majorBidi"/>
      <w:i/>
      <w:iCs/>
      <w:color w:val="1F3763" w:themeColor="accent1" w:themeShade="7F"/>
      <w:sz w:val="24"/>
      <w:szCs w:val="24"/>
      <w:lang w:bidi="ar-SA"/>
    </w:rPr>
  </w:style>
  <w:style w:type="character" w:customStyle="1" w:styleId="Heading7Char">
    <w:name w:val="Heading 7 Char"/>
    <w:basedOn w:val="DefaultParagraphFont"/>
    <w:link w:val="Heading7"/>
    <w:uiPriority w:val="9"/>
    <w:semiHidden/>
    <w:rsid w:val="003703FE"/>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3703FE"/>
    <w:pPr>
      <w:outlineLvl w:val="9"/>
    </w:pPr>
    <w:rPr>
      <w:lang w:bidi="ar-SA"/>
    </w:rPr>
  </w:style>
  <w:style w:type="character" w:customStyle="1" w:styleId="CitaviBibliographySubheading7Char">
    <w:name w:val="Citavi Bibliography Subheading 7 Char"/>
    <w:basedOn w:val="FirstparagraphChar"/>
    <w:link w:val="CitaviBibliographySubheading7"/>
    <w:uiPriority w:val="99"/>
    <w:rsid w:val="003703FE"/>
    <w:rPr>
      <w:rFonts w:asciiTheme="majorHAnsi" w:eastAsiaTheme="majorEastAsia" w:hAnsiTheme="majorHAnsi" w:cstheme="majorBidi"/>
      <w:color w:val="272727" w:themeColor="text1" w:themeTint="D8"/>
      <w:sz w:val="21"/>
      <w:szCs w:val="21"/>
      <w:lang w:bidi="ar-SA"/>
    </w:rPr>
  </w:style>
  <w:style w:type="character" w:customStyle="1" w:styleId="Heading8Char">
    <w:name w:val="Heading 8 Char"/>
    <w:basedOn w:val="DefaultParagraphFont"/>
    <w:link w:val="Heading8"/>
    <w:uiPriority w:val="9"/>
    <w:semiHidden/>
    <w:rsid w:val="003703FE"/>
    <w:rPr>
      <w:rFonts w:asciiTheme="majorHAnsi" w:eastAsiaTheme="majorEastAsia" w:hAnsiTheme="majorHAnsi" w:cstheme="majorBidi"/>
      <w:color w:val="272727" w:themeColor="text1" w:themeTint="D8"/>
      <w:sz w:val="21"/>
      <w:szCs w:val="21"/>
    </w:rPr>
  </w:style>
  <w:style w:type="character" w:styleId="PlaceholderText">
    <w:name w:val="Placeholder Text"/>
    <w:basedOn w:val="DefaultParagraphFont"/>
    <w:uiPriority w:val="99"/>
    <w:semiHidden/>
    <w:rsid w:val="003703FE"/>
    <w:rPr>
      <w:color w:val="666666"/>
    </w:rPr>
  </w:style>
  <w:style w:type="paragraph" w:styleId="TOCHeading">
    <w:name w:val="TOC Heading"/>
    <w:basedOn w:val="Heading1"/>
    <w:next w:val="Normal"/>
    <w:uiPriority w:val="39"/>
    <w:semiHidden/>
    <w:unhideWhenUsed/>
    <w:qFormat/>
    <w:rsid w:val="003703FE"/>
    <w:pPr>
      <w:bidi/>
      <w:spacing w:line="259" w:lineRule="auto"/>
      <w:outlineLvl w:val="9"/>
    </w:pPr>
    <w:rPr>
      <w:lang w:bidi="fa-IR"/>
    </w:rPr>
  </w:style>
  <w:style w:type="paragraph" w:styleId="Bibliography">
    <w:name w:val="Bibliography"/>
    <w:basedOn w:val="Normal"/>
    <w:next w:val="Normal"/>
    <w:uiPriority w:val="37"/>
    <w:semiHidden/>
    <w:unhideWhenUsed/>
    <w:rsid w:val="003703FE"/>
  </w:style>
  <w:style w:type="character" w:styleId="BookTitle">
    <w:name w:val="Book Title"/>
    <w:basedOn w:val="DefaultParagraphFont"/>
    <w:uiPriority w:val="33"/>
    <w:qFormat/>
    <w:rsid w:val="003703FE"/>
    <w:rPr>
      <w:b/>
      <w:bCs/>
      <w:i/>
      <w:iCs/>
      <w:spacing w:val="5"/>
    </w:rPr>
  </w:style>
  <w:style w:type="character" w:styleId="IntenseReference">
    <w:name w:val="Intense Reference"/>
    <w:basedOn w:val="DefaultParagraphFont"/>
    <w:uiPriority w:val="32"/>
    <w:qFormat/>
    <w:rsid w:val="003703FE"/>
    <w:rPr>
      <w:b/>
      <w:bCs/>
      <w:smallCaps/>
      <w:color w:val="4472C4" w:themeColor="accent1"/>
      <w:spacing w:val="5"/>
    </w:rPr>
  </w:style>
  <w:style w:type="character" w:styleId="SubtleReference">
    <w:name w:val="Subtle Reference"/>
    <w:basedOn w:val="DefaultParagraphFont"/>
    <w:uiPriority w:val="31"/>
    <w:qFormat/>
    <w:rsid w:val="003703FE"/>
    <w:rPr>
      <w:smallCaps/>
      <w:color w:val="5A5A5A" w:themeColor="text1" w:themeTint="A5"/>
    </w:rPr>
  </w:style>
  <w:style w:type="character" w:styleId="IntenseEmphasis">
    <w:name w:val="Intense Emphasis"/>
    <w:basedOn w:val="DefaultParagraphFont"/>
    <w:uiPriority w:val="21"/>
    <w:qFormat/>
    <w:rsid w:val="003703FE"/>
    <w:rPr>
      <w:i/>
      <w:iCs/>
      <w:color w:val="4472C4" w:themeColor="accent1"/>
    </w:rPr>
  </w:style>
  <w:style w:type="character" w:styleId="SubtleEmphasis">
    <w:name w:val="Subtle Emphasis"/>
    <w:basedOn w:val="DefaultParagraphFont"/>
    <w:uiPriority w:val="19"/>
    <w:qFormat/>
    <w:rsid w:val="003703FE"/>
    <w:rPr>
      <w:i/>
      <w:iCs/>
      <w:color w:val="404040" w:themeColor="text1" w:themeTint="BF"/>
    </w:rPr>
  </w:style>
  <w:style w:type="paragraph" w:styleId="IntenseQuote">
    <w:name w:val="Intense Quote"/>
    <w:basedOn w:val="Normal"/>
    <w:next w:val="Normal"/>
    <w:link w:val="IntenseQuoteChar"/>
    <w:uiPriority w:val="30"/>
    <w:qFormat/>
    <w:rsid w:val="003703F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3703FE"/>
    <w:rPr>
      <w:i/>
      <w:iCs/>
      <w:color w:val="4472C4" w:themeColor="accent1"/>
    </w:rPr>
  </w:style>
  <w:style w:type="paragraph" w:styleId="Quote">
    <w:name w:val="Quote"/>
    <w:basedOn w:val="Normal"/>
    <w:next w:val="Normal"/>
    <w:link w:val="QuoteChar"/>
    <w:uiPriority w:val="29"/>
    <w:qFormat/>
    <w:rsid w:val="003703F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3703FE"/>
    <w:rPr>
      <w:i/>
      <w:iCs/>
      <w:color w:val="404040" w:themeColor="text1" w:themeTint="BF"/>
    </w:rPr>
  </w:style>
  <w:style w:type="table" w:styleId="MediumList1-Accent1">
    <w:name w:val="Medium List 1 Accent 1"/>
    <w:basedOn w:val="TableNormal"/>
    <w:uiPriority w:val="65"/>
    <w:semiHidden/>
    <w:unhideWhenUsed/>
    <w:rsid w:val="003703FE"/>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3703F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3703FE"/>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3703F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3703F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3703FE"/>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3703F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3703F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3703F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3703F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3703F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3703F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3703F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3703F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3703F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3703F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3703F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3703F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3703F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3703F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3703FE"/>
    <w:rPr>
      <w:i/>
      <w:iCs/>
    </w:rPr>
  </w:style>
  <w:style w:type="character" w:styleId="HTMLTypewriter">
    <w:name w:val="HTML Typewriter"/>
    <w:basedOn w:val="DefaultParagraphFont"/>
    <w:uiPriority w:val="99"/>
    <w:semiHidden/>
    <w:unhideWhenUsed/>
    <w:rsid w:val="003703FE"/>
    <w:rPr>
      <w:rFonts w:ascii="Consolas" w:hAnsi="Consolas"/>
      <w:sz w:val="20"/>
      <w:szCs w:val="20"/>
    </w:rPr>
  </w:style>
  <w:style w:type="character" w:styleId="HTMLSample">
    <w:name w:val="HTML Sample"/>
    <w:basedOn w:val="DefaultParagraphFont"/>
    <w:uiPriority w:val="99"/>
    <w:semiHidden/>
    <w:unhideWhenUsed/>
    <w:rsid w:val="003703FE"/>
    <w:rPr>
      <w:rFonts w:ascii="Consolas" w:hAnsi="Consolas"/>
      <w:sz w:val="24"/>
      <w:szCs w:val="24"/>
    </w:rPr>
  </w:style>
  <w:style w:type="character" w:styleId="HTMLKeyboard">
    <w:name w:val="HTML Keyboard"/>
    <w:basedOn w:val="DefaultParagraphFont"/>
    <w:uiPriority w:val="99"/>
    <w:semiHidden/>
    <w:unhideWhenUsed/>
    <w:rsid w:val="003703FE"/>
    <w:rPr>
      <w:rFonts w:ascii="Consolas" w:hAnsi="Consolas"/>
      <w:sz w:val="20"/>
      <w:szCs w:val="20"/>
    </w:rPr>
  </w:style>
  <w:style w:type="character" w:styleId="HTMLDefinition">
    <w:name w:val="HTML Definition"/>
    <w:basedOn w:val="DefaultParagraphFont"/>
    <w:uiPriority w:val="99"/>
    <w:semiHidden/>
    <w:unhideWhenUsed/>
    <w:rsid w:val="003703FE"/>
    <w:rPr>
      <w:i/>
      <w:iCs/>
    </w:rPr>
  </w:style>
  <w:style w:type="character" w:styleId="HTMLCode">
    <w:name w:val="HTML Code"/>
    <w:basedOn w:val="DefaultParagraphFont"/>
    <w:uiPriority w:val="99"/>
    <w:semiHidden/>
    <w:unhideWhenUsed/>
    <w:rsid w:val="003703FE"/>
    <w:rPr>
      <w:rFonts w:ascii="Consolas" w:hAnsi="Consolas"/>
      <w:sz w:val="20"/>
      <w:szCs w:val="20"/>
    </w:rPr>
  </w:style>
  <w:style w:type="character" w:styleId="HTMLCite">
    <w:name w:val="HTML Cite"/>
    <w:basedOn w:val="DefaultParagraphFont"/>
    <w:uiPriority w:val="99"/>
    <w:semiHidden/>
    <w:unhideWhenUsed/>
    <w:rsid w:val="003703FE"/>
    <w:rPr>
      <w:i/>
      <w:iCs/>
    </w:rPr>
  </w:style>
  <w:style w:type="paragraph" w:styleId="HTMLAddress">
    <w:name w:val="HTML Address"/>
    <w:basedOn w:val="Normal"/>
    <w:link w:val="HTMLAddressChar"/>
    <w:uiPriority w:val="99"/>
    <w:semiHidden/>
    <w:unhideWhenUsed/>
    <w:rsid w:val="003703FE"/>
    <w:pPr>
      <w:spacing w:after="0" w:line="240" w:lineRule="auto"/>
    </w:pPr>
    <w:rPr>
      <w:i/>
      <w:iCs/>
    </w:rPr>
  </w:style>
  <w:style w:type="character" w:customStyle="1" w:styleId="HTMLAddressChar">
    <w:name w:val="HTML Address Char"/>
    <w:basedOn w:val="DefaultParagraphFont"/>
    <w:link w:val="HTMLAddress"/>
    <w:uiPriority w:val="99"/>
    <w:semiHidden/>
    <w:rsid w:val="003703FE"/>
    <w:rPr>
      <w:i/>
      <w:iCs/>
    </w:rPr>
  </w:style>
  <w:style w:type="character" w:styleId="HTMLAcronym">
    <w:name w:val="HTML Acronym"/>
    <w:basedOn w:val="DefaultParagraphFont"/>
    <w:uiPriority w:val="99"/>
    <w:semiHidden/>
    <w:unhideWhenUsed/>
    <w:rsid w:val="003703FE"/>
  </w:style>
  <w:style w:type="paragraph" w:styleId="DocumentMap">
    <w:name w:val="Document Map"/>
    <w:basedOn w:val="Normal"/>
    <w:link w:val="DocumentMapChar"/>
    <w:uiPriority w:val="99"/>
    <w:semiHidden/>
    <w:unhideWhenUsed/>
    <w:rsid w:val="003703FE"/>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3703FE"/>
    <w:rPr>
      <w:rFonts w:ascii="Segoe UI" w:hAnsi="Segoe UI" w:cs="Segoe UI"/>
      <w:sz w:val="16"/>
      <w:szCs w:val="16"/>
    </w:rPr>
  </w:style>
  <w:style w:type="character" w:styleId="FollowedHyperlink">
    <w:name w:val="FollowedHyperlink"/>
    <w:basedOn w:val="DefaultParagraphFont"/>
    <w:uiPriority w:val="99"/>
    <w:semiHidden/>
    <w:unhideWhenUsed/>
    <w:rsid w:val="003703FE"/>
    <w:rPr>
      <w:color w:val="954F72" w:themeColor="followedHyperlink"/>
      <w:u w:val="single"/>
    </w:rPr>
  </w:style>
  <w:style w:type="paragraph" w:styleId="BlockText">
    <w:name w:val="Block Text"/>
    <w:basedOn w:val="Normal"/>
    <w:uiPriority w:val="99"/>
    <w:semiHidden/>
    <w:unhideWhenUsed/>
    <w:rsid w:val="003703FE"/>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Indent3">
    <w:name w:val="Body Text Indent 3"/>
    <w:basedOn w:val="Normal"/>
    <w:link w:val="BodyTextIndent3Char"/>
    <w:uiPriority w:val="99"/>
    <w:semiHidden/>
    <w:unhideWhenUsed/>
    <w:rsid w:val="003703FE"/>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3703FE"/>
    <w:rPr>
      <w:sz w:val="16"/>
      <w:szCs w:val="16"/>
    </w:rPr>
  </w:style>
  <w:style w:type="paragraph" w:styleId="BodyTextIndent2">
    <w:name w:val="Body Text Indent 2"/>
    <w:basedOn w:val="Normal"/>
    <w:link w:val="BodyTextIndent2Char"/>
    <w:uiPriority w:val="99"/>
    <w:semiHidden/>
    <w:unhideWhenUsed/>
    <w:rsid w:val="003703FE"/>
    <w:pPr>
      <w:spacing w:after="120" w:line="480" w:lineRule="auto"/>
      <w:ind w:left="360"/>
    </w:pPr>
  </w:style>
  <w:style w:type="character" w:customStyle="1" w:styleId="BodyTextIndent2Char">
    <w:name w:val="Body Text Indent 2 Char"/>
    <w:basedOn w:val="DefaultParagraphFont"/>
    <w:link w:val="BodyTextIndent2"/>
    <w:uiPriority w:val="99"/>
    <w:semiHidden/>
    <w:rsid w:val="003703FE"/>
  </w:style>
  <w:style w:type="paragraph" w:styleId="BodyText3">
    <w:name w:val="Body Text 3"/>
    <w:basedOn w:val="Normal"/>
    <w:link w:val="BodyText3Char"/>
    <w:uiPriority w:val="99"/>
    <w:semiHidden/>
    <w:unhideWhenUsed/>
    <w:rsid w:val="003703FE"/>
    <w:pPr>
      <w:spacing w:after="120"/>
    </w:pPr>
    <w:rPr>
      <w:sz w:val="16"/>
      <w:szCs w:val="16"/>
    </w:rPr>
  </w:style>
  <w:style w:type="character" w:customStyle="1" w:styleId="BodyText3Char">
    <w:name w:val="Body Text 3 Char"/>
    <w:basedOn w:val="DefaultParagraphFont"/>
    <w:link w:val="BodyText3"/>
    <w:uiPriority w:val="99"/>
    <w:semiHidden/>
    <w:rsid w:val="003703FE"/>
    <w:rPr>
      <w:sz w:val="16"/>
      <w:szCs w:val="16"/>
    </w:rPr>
  </w:style>
  <w:style w:type="paragraph" w:styleId="BodyText2">
    <w:name w:val="Body Text 2"/>
    <w:basedOn w:val="Normal"/>
    <w:link w:val="BodyText2Char"/>
    <w:uiPriority w:val="99"/>
    <w:semiHidden/>
    <w:unhideWhenUsed/>
    <w:rsid w:val="003703FE"/>
    <w:pPr>
      <w:spacing w:after="120" w:line="480" w:lineRule="auto"/>
    </w:pPr>
  </w:style>
  <w:style w:type="character" w:customStyle="1" w:styleId="BodyText2Char">
    <w:name w:val="Body Text 2 Char"/>
    <w:basedOn w:val="DefaultParagraphFont"/>
    <w:link w:val="BodyText2"/>
    <w:uiPriority w:val="99"/>
    <w:semiHidden/>
    <w:rsid w:val="003703FE"/>
  </w:style>
  <w:style w:type="paragraph" w:styleId="NoteHeading">
    <w:name w:val="Note Heading"/>
    <w:basedOn w:val="Normal"/>
    <w:next w:val="Normal"/>
    <w:link w:val="NoteHeadingChar"/>
    <w:uiPriority w:val="99"/>
    <w:semiHidden/>
    <w:unhideWhenUsed/>
    <w:rsid w:val="003703FE"/>
    <w:pPr>
      <w:spacing w:after="0" w:line="240" w:lineRule="auto"/>
    </w:pPr>
  </w:style>
  <w:style w:type="character" w:customStyle="1" w:styleId="NoteHeadingChar">
    <w:name w:val="Note Heading Char"/>
    <w:basedOn w:val="DefaultParagraphFont"/>
    <w:link w:val="NoteHeading"/>
    <w:uiPriority w:val="99"/>
    <w:semiHidden/>
    <w:rsid w:val="003703FE"/>
  </w:style>
  <w:style w:type="paragraph" w:styleId="BodyTextIndent">
    <w:name w:val="Body Text Indent"/>
    <w:basedOn w:val="Normal"/>
    <w:link w:val="BodyTextIndentChar"/>
    <w:uiPriority w:val="99"/>
    <w:semiHidden/>
    <w:unhideWhenUsed/>
    <w:rsid w:val="003703FE"/>
    <w:pPr>
      <w:spacing w:after="120"/>
      <w:ind w:left="360"/>
    </w:pPr>
  </w:style>
  <w:style w:type="character" w:customStyle="1" w:styleId="BodyTextIndentChar">
    <w:name w:val="Body Text Indent Char"/>
    <w:basedOn w:val="DefaultParagraphFont"/>
    <w:link w:val="BodyTextIndent"/>
    <w:uiPriority w:val="99"/>
    <w:semiHidden/>
    <w:rsid w:val="003703FE"/>
  </w:style>
  <w:style w:type="paragraph" w:styleId="BodyTextFirstIndent2">
    <w:name w:val="Body Text First Indent 2"/>
    <w:basedOn w:val="BodyTextIndent"/>
    <w:link w:val="BodyTextFirstIndent2Char"/>
    <w:uiPriority w:val="99"/>
    <w:semiHidden/>
    <w:unhideWhenUsed/>
    <w:rsid w:val="003703FE"/>
    <w:pPr>
      <w:spacing w:after="160"/>
      <w:ind w:firstLine="360"/>
    </w:pPr>
  </w:style>
  <w:style w:type="character" w:customStyle="1" w:styleId="BodyTextFirstIndent2Char">
    <w:name w:val="Body Text First Indent 2 Char"/>
    <w:basedOn w:val="BodyTextIndentChar"/>
    <w:link w:val="BodyTextFirstIndent2"/>
    <w:uiPriority w:val="99"/>
    <w:semiHidden/>
    <w:rsid w:val="003703FE"/>
  </w:style>
  <w:style w:type="paragraph" w:styleId="BodyText">
    <w:name w:val="Body Text"/>
    <w:basedOn w:val="Normal"/>
    <w:link w:val="BodyTextChar"/>
    <w:uiPriority w:val="99"/>
    <w:semiHidden/>
    <w:unhideWhenUsed/>
    <w:rsid w:val="003703FE"/>
    <w:pPr>
      <w:spacing w:after="120"/>
    </w:pPr>
  </w:style>
  <w:style w:type="character" w:customStyle="1" w:styleId="BodyTextChar">
    <w:name w:val="Body Text Char"/>
    <w:basedOn w:val="DefaultParagraphFont"/>
    <w:link w:val="BodyText"/>
    <w:uiPriority w:val="99"/>
    <w:semiHidden/>
    <w:rsid w:val="003703FE"/>
  </w:style>
  <w:style w:type="paragraph" w:styleId="BodyTextFirstIndent">
    <w:name w:val="Body Text First Indent"/>
    <w:basedOn w:val="BodyText"/>
    <w:link w:val="BodyTextFirstIndentChar"/>
    <w:uiPriority w:val="99"/>
    <w:semiHidden/>
    <w:unhideWhenUsed/>
    <w:rsid w:val="003703FE"/>
    <w:pPr>
      <w:spacing w:after="160"/>
      <w:ind w:firstLine="360"/>
    </w:pPr>
  </w:style>
  <w:style w:type="character" w:customStyle="1" w:styleId="BodyTextFirstIndentChar">
    <w:name w:val="Body Text First Indent Char"/>
    <w:basedOn w:val="BodyTextChar"/>
    <w:link w:val="BodyTextFirstIndent"/>
    <w:uiPriority w:val="99"/>
    <w:semiHidden/>
    <w:rsid w:val="003703FE"/>
  </w:style>
  <w:style w:type="paragraph" w:styleId="Date">
    <w:name w:val="Date"/>
    <w:basedOn w:val="Normal"/>
    <w:next w:val="Normal"/>
    <w:link w:val="DateChar"/>
    <w:uiPriority w:val="99"/>
    <w:semiHidden/>
    <w:unhideWhenUsed/>
    <w:rsid w:val="003703FE"/>
  </w:style>
  <w:style w:type="character" w:customStyle="1" w:styleId="DateChar">
    <w:name w:val="Date Char"/>
    <w:basedOn w:val="DefaultParagraphFont"/>
    <w:link w:val="Date"/>
    <w:uiPriority w:val="99"/>
    <w:semiHidden/>
    <w:rsid w:val="003703FE"/>
  </w:style>
  <w:style w:type="paragraph" w:styleId="Salutation">
    <w:name w:val="Salutation"/>
    <w:basedOn w:val="Normal"/>
    <w:next w:val="Normal"/>
    <w:link w:val="SalutationChar"/>
    <w:uiPriority w:val="99"/>
    <w:semiHidden/>
    <w:unhideWhenUsed/>
    <w:rsid w:val="003703FE"/>
  </w:style>
  <w:style w:type="character" w:customStyle="1" w:styleId="SalutationChar">
    <w:name w:val="Salutation Char"/>
    <w:basedOn w:val="DefaultParagraphFont"/>
    <w:link w:val="Salutation"/>
    <w:uiPriority w:val="99"/>
    <w:semiHidden/>
    <w:rsid w:val="003703FE"/>
  </w:style>
  <w:style w:type="paragraph" w:styleId="Subtitle">
    <w:name w:val="Subtitle"/>
    <w:basedOn w:val="Normal"/>
    <w:next w:val="Normal"/>
    <w:link w:val="SubtitleChar"/>
    <w:uiPriority w:val="11"/>
    <w:qFormat/>
    <w:rsid w:val="003703F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03FE"/>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3703FE"/>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3703FE"/>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3703FE"/>
    <w:pPr>
      <w:spacing w:after="120"/>
      <w:ind w:left="1800"/>
      <w:contextualSpacing/>
    </w:pPr>
  </w:style>
  <w:style w:type="paragraph" w:styleId="ListContinue4">
    <w:name w:val="List Continue 4"/>
    <w:basedOn w:val="Normal"/>
    <w:uiPriority w:val="99"/>
    <w:semiHidden/>
    <w:unhideWhenUsed/>
    <w:rsid w:val="003703FE"/>
    <w:pPr>
      <w:spacing w:after="120"/>
      <w:ind w:left="1440"/>
      <w:contextualSpacing/>
    </w:pPr>
  </w:style>
  <w:style w:type="paragraph" w:styleId="ListContinue3">
    <w:name w:val="List Continue 3"/>
    <w:basedOn w:val="Normal"/>
    <w:uiPriority w:val="99"/>
    <w:semiHidden/>
    <w:unhideWhenUsed/>
    <w:rsid w:val="003703FE"/>
    <w:pPr>
      <w:spacing w:after="120"/>
      <w:ind w:left="1080"/>
      <w:contextualSpacing/>
    </w:pPr>
  </w:style>
  <w:style w:type="paragraph" w:styleId="ListContinue2">
    <w:name w:val="List Continue 2"/>
    <w:basedOn w:val="Normal"/>
    <w:uiPriority w:val="99"/>
    <w:semiHidden/>
    <w:unhideWhenUsed/>
    <w:rsid w:val="003703FE"/>
    <w:pPr>
      <w:spacing w:after="120"/>
      <w:ind w:left="720"/>
      <w:contextualSpacing/>
    </w:pPr>
  </w:style>
  <w:style w:type="paragraph" w:styleId="ListContinue">
    <w:name w:val="List Continue"/>
    <w:basedOn w:val="Normal"/>
    <w:uiPriority w:val="99"/>
    <w:semiHidden/>
    <w:unhideWhenUsed/>
    <w:rsid w:val="003703FE"/>
    <w:pPr>
      <w:spacing w:after="120"/>
      <w:ind w:left="360"/>
      <w:contextualSpacing/>
    </w:pPr>
  </w:style>
  <w:style w:type="paragraph" w:styleId="Signature">
    <w:name w:val="Signature"/>
    <w:basedOn w:val="Normal"/>
    <w:link w:val="SignatureChar"/>
    <w:uiPriority w:val="99"/>
    <w:semiHidden/>
    <w:unhideWhenUsed/>
    <w:rsid w:val="003703FE"/>
    <w:pPr>
      <w:spacing w:after="0" w:line="240" w:lineRule="auto"/>
      <w:ind w:left="4320"/>
    </w:pPr>
  </w:style>
  <w:style w:type="character" w:customStyle="1" w:styleId="SignatureChar">
    <w:name w:val="Signature Char"/>
    <w:basedOn w:val="DefaultParagraphFont"/>
    <w:link w:val="Signature"/>
    <w:uiPriority w:val="99"/>
    <w:semiHidden/>
    <w:rsid w:val="003703FE"/>
  </w:style>
  <w:style w:type="paragraph" w:styleId="Closing">
    <w:name w:val="Closing"/>
    <w:basedOn w:val="Normal"/>
    <w:link w:val="ClosingChar"/>
    <w:uiPriority w:val="99"/>
    <w:semiHidden/>
    <w:unhideWhenUsed/>
    <w:rsid w:val="003703FE"/>
    <w:pPr>
      <w:spacing w:after="0" w:line="240" w:lineRule="auto"/>
      <w:ind w:left="4320"/>
    </w:pPr>
  </w:style>
  <w:style w:type="character" w:customStyle="1" w:styleId="ClosingChar">
    <w:name w:val="Closing Char"/>
    <w:basedOn w:val="DefaultParagraphFont"/>
    <w:link w:val="Closing"/>
    <w:uiPriority w:val="99"/>
    <w:semiHidden/>
    <w:rsid w:val="003703FE"/>
  </w:style>
  <w:style w:type="paragraph" w:styleId="Title">
    <w:name w:val="Title"/>
    <w:basedOn w:val="Normal"/>
    <w:next w:val="Normal"/>
    <w:link w:val="TitleChar"/>
    <w:uiPriority w:val="10"/>
    <w:rsid w:val="003703F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03FE"/>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3703FE"/>
    <w:pPr>
      <w:numPr>
        <w:numId w:val="22"/>
      </w:numPr>
      <w:contextualSpacing/>
    </w:pPr>
  </w:style>
  <w:style w:type="paragraph" w:styleId="ListNumber4">
    <w:name w:val="List Number 4"/>
    <w:basedOn w:val="Normal"/>
    <w:uiPriority w:val="99"/>
    <w:semiHidden/>
    <w:unhideWhenUsed/>
    <w:rsid w:val="003703FE"/>
    <w:pPr>
      <w:numPr>
        <w:numId w:val="23"/>
      </w:numPr>
      <w:contextualSpacing/>
    </w:pPr>
  </w:style>
  <w:style w:type="paragraph" w:styleId="ListNumber3">
    <w:name w:val="List Number 3"/>
    <w:basedOn w:val="Normal"/>
    <w:uiPriority w:val="99"/>
    <w:semiHidden/>
    <w:unhideWhenUsed/>
    <w:rsid w:val="003703FE"/>
    <w:pPr>
      <w:numPr>
        <w:numId w:val="24"/>
      </w:numPr>
      <w:contextualSpacing/>
    </w:pPr>
  </w:style>
  <w:style w:type="paragraph" w:styleId="ListNumber2">
    <w:name w:val="List Number 2"/>
    <w:basedOn w:val="Normal"/>
    <w:uiPriority w:val="99"/>
    <w:semiHidden/>
    <w:unhideWhenUsed/>
    <w:rsid w:val="003703FE"/>
    <w:pPr>
      <w:numPr>
        <w:numId w:val="25"/>
      </w:numPr>
      <w:contextualSpacing/>
    </w:pPr>
  </w:style>
  <w:style w:type="paragraph" w:styleId="ListBullet5">
    <w:name w:val="List Bullet 5"/>
    <w:basedOn w:val="Normal"/>
    <w:uiPriority w:val="99"/>
    <w:semiHidden/>
    <w:unhideWhenUsed/>
    <w:rsid w:val="003703FE"/>
    <w:pPr>
      <w:numPr>
        <w:numId w:val="26"/>
      </w:numPr>
      <w:contextualSpacing/>
    </w:pPr>
  </w:style>
  <w:style w:type="paragraph" w:styleId="ListBullet4">
    <w:name w:val="List Bullet 4"/>
    <w:basedOn w:val="Normal"/>
    <w:uiPriority w:val="99"/>
    <w:semiHidden/>
    <w:unhideWhenUsed/>
    <w:rsid w:val="003703FE"/>
    <w:pPr>
      <w:numPr>
        <w:numId w:val="27"/>
      </w:numPr>
      <w:contextualSpacing/>
    </w:pPr>
  </w:style>
  <w:style w:type="paragraph" w:styleId="ListBullet3">
    <w:name w:val="List Bullet 3"/>
    <w:basedOn w:val="Normal"/>
    <w:uiPriority w:val="99"/>
    <w:semiHidden/>
    <w:unhideWhenUsed/>
    <w:rsid w:val="003703FE"/>
    <w:pPr>
      <w:numPr>
        <w:numId w:val="28"/>
      </w:numPr>
      <w:contextualSpacing/>
    </w:pPr>
  </w:style>
  <w:style w:type="paragraph" w:styleId="ListBullet2">
    <w:name w:val="List Bullet 2"/>
    <w:basedOn w:val="Normal"/>
    <w:uiPriority w:val="99"/>
    <w:semiHidden/>
    <w:unhideWhenUsed/>
    <w:rsid w:val="003703FE"/>
    <w:pPr>
      <w:numPr>
        <w:numId w:val="29"/>
      </w:numPr>
      <w:tabs>
        <w:tab w:val="clear" w:pos="720"/>
        <w:tab w:val="num" w:pos="360"/>
      </w:tabs>
      <w:ind w:left="0" w:firstLine="0"/>
      <w:contextualSpacing/>
    </w:pPr>
  </w:style>
  <w:style w:type="paragraph" w:styleId="List5">
    <w:name w:val="List 5"/>
    <w:basedOn w:val="Normal"/>
    <w:uiPriority w:val="99"/>
    <w:semiHidden/>
    <w:unhideWhenUsed/>
    <w:rsid w:val="003703FE"/>
    <w:pPr>
      <w:ind w:left="1800" w:hanging="360"/>
      <w:contextualSpacing/>
    </w:pPr>
  </w:style>
  <w:style w:type="paragraph" w:styleId="List4">
    <w:name w:val="List 4"/>
    <w:basedOn w:val="Normal"/>
    <w:uiPriority w:val="99"/>
    <w:semiHidden/>
    <w:unhideWhenUsed/>
    <w:rsid w:val="003703FE"/>
    <w:pPr>
      <w:ind w:left="1440" w:hanging="360"/>
      <w:contextualSpacing/>
    </w:pPr>
  </w:style>
  <w:style w:type="paragraph" w:styleId="List3">
    <w:name w:val="List 3"/>
    <w:basedOn w:val="Normal"/>
    <w:uiPriority w:val="99"/>
    <w:semiHidden/>
    <w:unhideWhenUsed/>
    <w:rsid w:val="003703FE"/>
    <w:pPr>
      <w:ind w:left="1080" w:hanging="360"/>
      <w:contextualSpacing/>
    </w:pPr>
  </w:style>
  <w:style w:type="paragraph" w:styleId="List2">
    <w:name w:val="List 2"/>
    <w:basedOn w:val="Normal"/>
    <w:uiPriority w:val="99"/>
    <w:semiHidden/>
    <w:unhideWhenUsed/>
    <w:rsid w:val="003703FE"/>
    <w:pPr>
      <w:ind w:left="720" w:hanging="360"/>
      <w:contextualSpacing/>
    </w:pPr>
  </w:style>
  <w:style w:type="paragraph" w:styleId="ListNumber">
    <w:name w:val="List Number"/>
    <w:basedOn w:val="Normal"/>
    <w:uiPriority w:val="99"/>
    <w:semiHidden/>
    <w:unhideWhenUsed/>
    <w:rsid w:val="003703FE"/>
    <w:pPr>
      <w:numPr>
        <w:numId w:val="30"/>
      </w:numPr>
      <w:contextualSpacing/>
    </w:pPr>
  </w:style>
  <w:style w:type="paragraph" w:styleId="ListBullet">
    <w:name w:val="List Bullet"/>
    <w:basedOn w:val="Normal"/>
    <w:uiPriority w:val="99"/>
    <w:semiHidden/>
    <w:unhideWhenUsed/>
    <w:rsid w:val="003703FE"/>
    <w:pPr>
      <w:numPr>
        <w:numId w:val="31"/>
      </w:numPr>
      <w:contextualSpacing/>
    </w:pPr>
  </w:style>
  <w:style w:type="paragraph" w:styleId="List">
    <w:name w:val="List"/>
    <w:basedOn w:val="Normal"/>
    <w:uiPriority w:val="99"/>
    <w:semiHidden/>
    <w:unhideWhenUsed/>
    <w:rsid w:val="003703FE"/>
    <w:pPr>
      <w:ind w:left="360" w:hanging="360"/>
      <w:contextualSpacing/>
    </w:pPr>
  </w:style>
  <w:style w:type="paragraph" w:styleId="TOAHeading">
    <w:name w:val="toa heading"/>
    <w:basedOn w:val="Normal"/>
    <w:next w:val="Normal"/>
    <w:uiPriority w:val="99"/>
    <w:semiHidden/>
    <w:unhideWhenUsed/>
    <w:rsid w:val="003703FE"/>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3703FE"/>
    <w:pPr>
      <w:tabs>
        <w:tab w:val="left" w:pos="480"/>
        <w:tab w:val="left" w:pos="960"/>
        <w:tab w:val="left" w:pos="1440"/>
        <w:tab w:val="left" w:pos="1920"/>
        <w:tab w:val="left" w:pos="2400"/>
        <w:tab w:val="left" w:pos="2880"/>
        <w:tab w:val="left" w:pos="3360"/>
        <w:tab w:val="left" w:pos="3840"/>
        <w:tab w:val="left" w:pos="4320"/>
      </w:tabs>
      <w:bidi/>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3703FE"/>
    <w:rPr>
      <w:rFonts w:ascii="Consolas" w:hAnsi="Consolas"/>
      <w:sz w:val="20"/>
      <w:szCs w:val="20"/>
    </w:rPr>
  </w:style>
  <w:style w:type="paragraph" w:styleId="TableofAuthorities">
    <w:name w:val="table of authorities"/>
    <w:basedOn w:val="Normal"/>
    <w:next w:val="Normal"/>
    <w:uiPriority w:val="99"/>
    <w:semiHidden/>
    <w:unhideWhenUsed/>
    <w:rsid w:val="003703FE"/>
    <w:pPr>
      <w:spacing w:after="0"/>
      <w:ind w:left="220" w:hanging="220"/>
    </w:pPr>
  </w:style>
  <w:style w:type="character" w:styleId="PageNumber">
    <w:name w:val="page number"/>
    <w:basedOn w:val="DefaultParagraphFont"/>
    <w:uiPriority w:val="99"/>
    <w:semiHidden/>
    <w:unhideWhenUsed/>
    <w:rsid w:val="003703FE"/>
  </w:style>
  <w:style w:type="character" w:styleId="LineNumber">
    <w:name w:val="line number"/>
    <w:basedOn w:val="DefaultParagraphFont"/>
    <w:uiPriority w:val="99"/>
    <w:semiHidden/>
    <w:unhideWhenUsed/>
    <w:rsid w:val="003703FE"/>
  </w:style>
  <w:style w:type="paragraph" w:styleId="EnvelopeReturn">
    <w:name w:val="envelope return"/>
    <w:basedOn w:val="Normal"/>
    <w:uiPriority w:val="99"/>
    <w:semiHidden/>
    <w:unhideWhenUsed/>
    <w:rsid w:val="003703FE"/>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3703FE"/>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3703FE"/>
    <w:pPr>
      <w:spacing w:after="0"/>
    </w:pPr>
  </w:style>
  <w:style w:type="paragraph" w:styleId="Index1">
    <w:name w:val="index 1"/>
    <w:basedOn w:val="Normal"/>
    <w:next w:val="Normal"/>
    <w:autoRedefine/>
    <w:uiPriority w:val="99"/>
    <w:semiHidden/>
    <w:unhideWhenUsed/>
    <w:rsid w:val="003703FE"/>
    <w:pPr>
      <w:spacing w:after="0" w:line="240" w:lineRule="auto"/>
      <w:ind w:left="220" w:hanging="220"/>
    </w:pPr>
  </w:style>
  <w:style w:type="paragraph" w:styleId="IndexHeading">
    <w:name w:val="index heading"/>
    <w:basedOn w:val="Normal"/>
    <w:next w:val="Index1"/>
    <w:uiPriority w:val="99"/>
    <w:semiHidden/>
    <w:unhideWhenUsed/>
    <w:rsid w:val="003703FE"/>
    <w:rPr>
      <w:rFonts w:asciiTheme="majorHAnsi" w:eastAsiaTheme="majorEastAsia" w:hAnsiTheme="majorHAnsi" w:cstheme="majorBidi"/>
      <w:b/>
      <w:bCs/>
    </w:rPr>
  </w:style>
  <w:style w:type="paragraph" w:styleId="NormalIndent">
    <w:name w:val="Normal Indent"/>
    <w:basedOn w:val="Normal"/>
    <w:uiPriority w:val="99"/>
    <w:semiHidden/>
    <w:unhideWhenUsed/>
    <w:rsid w:val="003703FE"/>
    <w:pPr>
      <w:ind w:left="720"/>
    </w:pPr>
  </w:style>
  <w:style w:type="paragraph" w:styleId="TOC9">
    <w:name w:val="toc 9"/>
    <w:basedOn w:val="Normal"/>
    <w:next w:val="Normal"/>
    <w:autoRedefine/>
    <w:uiPriority w:val="39"/>
    <w:semiHidden/>
    <w:unhideWhenUsed/>
    <w:rsid w:val="003703FE"/>
    <w:pPr>
      <w:spacing w:after="100"/>
      <w:ind w:left="1760"/>
    </w:pPr>
  </w:style>
  <w:style w:type="paragraph" w:styleId="TOC8">
    <w:name w:val="toc 8"/>
    <w:basedOn w:val="Normal"/>
    <w:next w:val="Normal"/>
    <w:autoRedefine/>
    <w:uiPriority w:val="39"/>
    <w:semiHidden/>
    <w:unhideWhenUsed/>
    <w:rsid w:val="003703FE"/>
    <w:pPr>
      <w:spacing w:after="100"/>
      <w:ind w:left="1540"/>
    </w:pPr>
  </w:style>
  <w:style w:type="paragraph" w:styleId="TOC7">
    <w:name w:val="toc 7"/>
    <w:basedOn w:val="Normal"/>
    <w:next w:val="Normal"/>
    <w:autoRedefine/>
    <w:uiPriority w:val="39"/>
    <w:semiHidden/>
    <w:unhideWhenUsed/>
    <w:rsid w:val="003703FE"/>
    <w:pPr>
      <w:spacing w:after="100"/>
      <w:ind w:left="1320"/>
    </w:pPr>
  </w:style>
  <w:style w:type="paragraph" w:styleId="TOC6">
    <w:name w:val="toc 6"/>
    <w:basedOn w:val="Normal"/>
    <w:next w:val="Normal"/>
    <w:autoRedefine/>
    <w:uiPriority w:val="39"/>
    <w:semiHidden/>
    <w:unhideWhenUsed/>
    <w:rsid w:val="003703FE"/>
    <w:pPr>
      <w:spacing w:after="100"/>
      <w:ind w:left="1100"/>
    </w:pPr>
  </w:style>
  <w:style w:type="paragraph" w:styleId="TOC5">
    <w:name w:val="toc 5"/>
    <w:basedOn w:val="Normal"/>
    <w:next w:val="Normal"/>
    <w:autoRedefine/>
    <w:uiPriority w:val="39"/>
    <w:semiHidden/>
    <w:unhideWhenUsed/>
    <w:rsid w:val="003703FE"/>
    <w:pPr>
      <w:spacing w:after="100"/>
      <w:ind w:left="880"/>
    </w:pPr>
  </w:style>
  <w:style w:type="paragraph" w:styleId="TOC4">
    <w:name w:val="toc 4"/>
    <w:basedOn w:val="Normal"/>
    <w:next w:val="Normal"/>
    <w:autoRedefine/>
    <w:uiPriority w:val="39"/>
    <w:semiHidden/>
    <w:unhideWhenUsed/>
    <w:rsid w:val="003703FE"/>
    <w:pPr>
      <w:spacing w:after="100"/>
      <w:ind w:left="660"/>
    </w:pPr>
  </w:style>
  <w:style w:type="paragraph" w:styleId="TOC3">
    <w:name w:val="toc 3"/>
    <w:basedOn w:val="Normal"/>
    <w:next w:val="Normal"/>
    <w:autoRedefine/>
    <w:uiPriority w:val="39"/>
    <w:semiHidden/>
    <w:unhideWhenUsed/>
    <w:rsid w:val="003703FE"/>
    <w:pPr>
      <w:spacing w:after="100"/>
      <w:ind w:left="440"/>
    </w:pPr>
  </w:style>
  <w:style w:type="paragraph" w:styleId="TOC2">
    <w:name w:val="toc 2"/>
    <w:basedOn w:val="Normal"/>
    <w:next w:val="Normal"/>
    <w:autoRedefine/>
    <w:uiPriority w:val="39"/>
    <w:semiHidden/>
    <w:unhideWhenUsed/>
    <w:rsid w:val="003703FE"/>
    <w:pPr>
      <w:spacing w:after="100"/>
      <w:ind w:left="220"/>
    </w:pPr>
  </w:style>
  <w:style w:type="paragraph" w:styleId="TOC1">
    <w:name w:val="toc 1"/>
    <w:basedOn w:val="Normal"/>
    <w:next w:val="Normal"/>
    <w:autoRedefine/>
    <w:uiPriority w:val="39"/>
    <w:semiHidden/>
    <w:unhideWhenUsed/>
    <w:rsid w:val="003703FE"/>
    <w:pPr>
      <w:spacing w:after="100"/>
    </w:pPr>
  </w:style>
  <w:style w:type="paragraph" w:styleId="Index9">
    <w:name w:val="index 9"/>
    <w:basedOn w:val="Normal"/>
    <w:next w:val="Normal"/>
    <w:autoRedefine/>
    <w:uiPriority w:val="99"/>
    <w:semiHidden/>
    <w:unhideWhenUsed/>
    <w:rsid w:val="003703FE"/>
    <w:pPr>
      <w:spacing w:after="0" w:line="240" w:lineRule="auto"/>
      <w:ind w:left="1980" w:hanging="220"/>
    </w:pPr>
  </w:style>
  <w:style w:type="paragraph" w:styleId="Index8">
    <w:name w:val="index 8"/>
    <w:basedOn w:val="Normal"/>
    <w:next w:val="Normal"/>
    <w:autoRedefine/>
    <w:uiPriority w:val="99"/>
    <w:semiHidden/>
    <w:unhideWhenUsed/>
    <w:rsid w:val="003703FE"/>
    <w:pPr>
      <w:spacing w:after="0" w:line="240" w:lineRule="auto"/>
      <w:ind w:left="1760" w:hanging="220"/>
    </w:pPr>
  </w:style>
  <w:style w:type="paragraph" w:styleId="Index7">
    <w:name w:val="index 7"/>
    <w:basedOn w:val="Normal"/>
    <w:next w:val="Normal"/>
    <w:autoRedefine/>
    <w:uiPriority w:val="99"/>
    <w:semiHidden/>
    <w:unhideWhenUsed/>
    <w:rsid w:val="003703FE"/>
    <w:pPr>
      <w:spacing w:after="0" w:line="240" w:lineRule="auto"/>
      <w:ind w:left="1540" w:hanging="220"/>
    </w:pPr>
  </w:style>
  <w:style w:type="paragraph" w:styleId="Index6">
    <w:name w:val="index 6"/>
    <w:basedOn w:val="Normal"/>
    <w:next w:val="Normal"/>
    <w:autoRedefine/>
    <w:uiPriority w:val="99"/>
    <w:semiHidden/>
    <w:unhideWhenUsed/>
    <w:rsid w:val="003703FE"/>
    <w:pPr>
      <w:spacing w:after="0" w:line="240" w:lineRule="auto"/>
      <w:ind w:left="1320" w:hanging="220"/>
    </w:pPr>
  </w:style>
  <w:style w:type="paragraph" w:styleId="Index5">
    <w:name w:val="index 5"/>
    <w:basedOn w:val="Normal"/>
    <w:next w:val="Normal"/>
    <w:autoRedefine/>
    <w:uiPriority w:val="99"/>
    <w:semiHidden/>
    <w:unhideWhenUsed/>
    <w:rsid w:val="003703FE"/>
    <w:pPr>
      <w:spacing w:after="0" w:line="240" w:lineRule="auto"/>
      <w:ind w:left="1100" w:hanging="220"/>
    </w:pPr>
  </w:style>
  <w:style w:type="paragraph" w:styleId="Index4">
    <w:name w:val="index 4"/>
    <w:basedOn w:val="Normal"/>
    <w:next w:val="Normal"/>
    <w:autoRedefine/>
    <w:uiPriority w:val="99"/>
    <w:semiHidden/>
    <w:unhideWhenUsed/>
    <w:rsid w:val="003703FE"/>
    <w:pPr>
      <w:spacing w:after="0" w:line="240" w:lineRule="auto"/>
      <w:ind w:left="880" w:hanging="220"/>
    </w:pPr>
  </w:style>
  <w:style w:type="paragraph" w:styleId="Index3">
    <w:name w:val="index 3"/>
    <w:basedOn w:val="Normal"/>
    <w:next w:val="Normal"/>
    <w:autoRedefine/>
    <w:uiPriority w:val="99"/>
    <w:semiHidden/>
    <w:unhideWhenUsed/>
    <w:rsid w:val="003703FE"/>
    <w:pPr>
      <w:spacing w:after="0" w:line="240" w:lineRule="auto"/>
      <w:ind w:left="660" w:hanging="220"/>
    </w:pPr>
  </w:style>
  <w:style w:type="paragraph" w:styleId="Index2">
    <w:name w:val="index 2"/>
    <w:basedOn w:val="Normal"/>
    <w:next w:val="Normal"/>
    <w:autoRedefine/>
    <w:uiPriority w:val="99"/>
    <w:semiHidden/>
    <w:unhideWhenUsed/>
    <w:rsid w:val="003703FE"/>
    <w:pPr>
      <w:spacing w:after="0" w:line="240" w:lineRule="auto"/>
      <w:ind w:left="440" w:hanging="220"/>
    </w:pPr>
  </w:style>
  <w:style w:type="paragraph" w:customStyle="1" w:styleId="Title-main">
    <w:name w:val="Title-main"/>
    <w:basedOn w:val="Normal"/>
    <w:link w:val="Title-mainChar"/>
    <w:qFormat/>
    <w:rsid w:val="00281B59"/>
    <w:pPr>
      <w:tabs>
        <w:tab w:val="left" w:pos="0"/>
      </w:tabs>
      <w:bidi w:val="0"/>
      <w:spacing w:before="160" w:line="240" w:lineRule="auto"/>
    </w:pPr>
    <w:rPr>
      <w:rFonts w:asciiTheme="majorBidi" w:hAnsiTheme="majorBidi" w:cstheme="majorBidi"/>
      <w:b/>
      <w:bCs/>
      <w:sz w:val="32"/>
      <w:szCs w:val="32"/>
    </w:rPr>
  </w:style>
  <w:style w:type="character" w:customStyle="1" w:styleId="Title-mainChar">
    <w:name w:val="Title-main Char"/>
    <w:basedOn w:val="DefaultParagraphFont"/>
    <w:link w:val="Title-main"/>
    <w:rsid w:val="00281B59"/>
    <w:rPr>
      <w:rFonts w:asciiTheme="majorBidi" w:hAnsiTheme="majorBidi" w:cstheme="majorBidi"/>
      <w:b/>
      <w:bCs/>
      <w:sz w:val="32"/>
      <w:szCs w:val="32"/>
    </w:rPr>
  </w:style>
  <w:style w:type="paragraph" w:customStyle="1" w:styleId="MDPI42tablebody">
    <w:name w:val="MDPI_4.2_table_body"/>
    <w:rsid w:val="001A6E28"/>
    <w:pPr>
      <w:adjustRightInd w:val="0"/>
      <w:snapToGrid w:val="0"/>
      <w:spacing w:after="0" w:line="260" w:lineRule="atLeast"/>
      <w:jc w:val="center"/>
    </w:pPr>
    <w:rPr>
      <w:rFonts w:ascii="Palatino Linotype" w:eastAsia="Times New Roman" w:hAnsi="Palatino Linotype" w:cs="Times New Roman"/>
      <w:color w:val="000000"/>
      <w:sz w:val="20"/>
      <w:szCs w:val="20"/>
      <w:lang w:eastAsia="de-DE" w:bidi="en-US"/>
    </w:rPr>
  </w:style>
  <w:style w:type="paragraph" w:customStyle="1" w:styleId="MDPI41tablecaption">
    <w:name w:val="MDPI_4.1_table_caption"/>
    <w:rsid w:val="001748FC"/>
    <w:pPr>
      <w:adjustRightInd w:val="0"/>
      <w:snapToGrid w:val="0"/>
      <w:spacing w:before="240" w:after="120" w:line="228" w:lineRule="auto"/>
      <w:ind w:left="2608"/>
      <w:jc w:val="both"/>
    </w:pPr>
    <w:rPr>
      <w:rFonts w:ascii="Palatino Linotype" w:eastAsia="Times New Roman" w:hAnsi="Palatino Linotype" w:cs="Cordia New"/>
      <w:color w:val="000000"/>
      <w:sz w:val="18"/>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9069">
      <w:bodyDiv w:val="1"/>
      <w:marLeft w:val="0"/>
      <w:marRight w:val="0"/>
      <w:marTop w:val="0"/>
      <w:marBottom w:val="0"/>
      <w:divBdr>
        <w:top w:val="none" w:sz="0" w:space="0" w:color="auto"/>
        <w:left w:val="none" w:sz="0" w:space="0" w:color="auto"/>
        <w:bottom w:val="none" w:sz="0" w:space="0" w:color="auto"/>
        <w:right w:val="none" w:sz="0" w:space="0" w:color="auto"/>
      </w:divBdr>
    </w:div>
    <w:div w:id="84421240">
      <w:bodyDiv w:val="1"/>
      <w:marLeft w:val="0"/>
      <w:marRight w:val="0"/>
      <w:marTop w:val="0"/>
      <w:marBottom w:val="0"/>
      <w:divBdr>
        <w:top w:val="none" w:sz="0" w:space="0" w:color="auto"/>
        <w:left w:val="none" w:sz="0" w:space="0" w:color="auto"/>
        <w:bottom w:val="none" w:sz="0" w:space="0" w:color="auto"/>
        <w:right w:val="none" w:sz="0" w:space="0" w:color="auto"/>
      </w:divBdr>
    </w:div>
    <w:div w:id="120730465">
      <w:bodyDiv w:val="1"/>
      <w:marLeft w:val="0"/>
      <w:marRight w:val="0"/>
      <w:marTop w:val="0"/>
      <w:marBottom w:val="0"/>
      <w:divBdr>
        <w:top w:val="none" w:sz="0" w:space="0" w:color="auto"/>
        <w:left w:val="none" w:sz="0" w:space="0" w:color="auto"/>
        <w:bottom w:val="none" w:sz="0" w:space="0" w:color="auto"/>
        <w:right w:val="none" w:sz="0" w:space="0" w:color="auto"/>
      </w:divBdr>
    </w:div>
    <w:div w:id="174347201">
      <w:bodyDiv w:val="1"/>
      <w:marLeft w:val="0"/>
      <w:marRight w:val="0"/>
      <w:marTop w:val="0"/>
      <w:marBottom w:val="0"/>
      <w:divBdr>
        <w:top w:val="none" w:sz="0" w:space="0" w:color="auto"/>
        <w:left w:val="none" w:sz="0" w:space="0" w:color="auto"/>
        <w:bottom w:val="none" w:sz="0" w:space="0" w:color="auto"/>
        <w:right w:val="none" w:sz="0" w:space="0" w:color="auto"/>
      </w:divBdr>
    </w:div>
    <w:div w:id="199707066">
      <w:bodyDiv w:val="1"/>
      <w:marLeft w:val="0"/>
      <w:marRight w:val="0"/>
      <w:marTop w:val="0"/>
      <w:marBottom w:val="0"/>
      <w:divBdr>
        <w:top w:val="none" w:sz="0" w:space="0" w:color="auto"/>
        <w:left w:val="none" w:sz="0" w:space="0" w:color="auto"/>
        <w:bottom w:val="none" w:sz="0" w:space="0" w:color="auto"/>
        <w:right w:val="none" w:sz="0" w:space="0" w:color="auto"/>
      </w:divBdr>
    </w:div>
    <w:div w:id="201212911">
      <w:bodyDiv w:val="1"/>
      <w:marLeft w:val="0"/>
      <w:marRight w:val="0"/>
      <w:marTop w:val="0"/>
      <w:marBottom w:val="0"/>
      <w:divBdr>
        <w:top w:val="none" w:sz="0" w:space="0" w:color="auto"/>
        <w:left w:val="none" w:sz="0" w:space="0" w:color="auto"/>
        <w:bottom w:val="none" w:sz="0" w:space="0" w:color="auto"/>
        <w:right w:val="none" w:sz="0" w:space="0" w:color="auto"/>
      </w:divBdr>
    </w:div>
    <w:div w:id="210504153">
      <w:bodyDiv w:val="1"/>
      <w:marLeft w:val="0"/>
      <w:marRight w:val="0"/>
      <w:marTop w:val="0"/>
      <w:marBottom w:val="0"/>
      <w:divBdr>
        <w:top w:val="none" w:sz="0" w:space="0" w:color="auto"/>
        <w:left w:val="none" w:sz="0" w:space="0" w:color="auto"/>
        <w:bottom w:val="none" w:sz="0" w:space="0" w:color="auto"/>
        <w:right w:val="none" w:sz="0" w:space="0" w:color="auto"/>
      </w:divBdr>
    </w:div>
    <w:div w:id="244460686">
      <w:bodyDiv w:val="1"/>
      <w:marLeft w:val="0"/>
      <w:marRight w:val="0"/>
      <w:marTop w:val="0"/>
      <w:marBottom w:val="0"/>
      <w:divBdr>
        <w:top w:val="none" w:sz="0" w:space="0" w:color="auto"/>
        <w:left w:val="none" w:sz="0" w:space="0" w:color="auto"/>
        <w:bottom w:val="none" w:sz="0" w:space="0" w:color="auto"/>
        <w:right w:val="none" w:sz="0" w:space="0" w:color="auto"/>
      </w:divBdr>
    </w:div>
    <w:div w:id="537789248">
      <w:bodyDiv w:val="1"/>
      <w:marLeft w:val="0"/>
      <w:marRight w:val="0"/>
      <w:marTop w:val="0"/>
      <w:marBottom w:val="0"/>
      <w:divBdr>
        <w:top w:val="none" w:sz="0" w:space="0" w:color="auto"/>
        <w:left w:val="none" w:sz="0" w:space="0" w:color="auto"/>
        <w:bottom w:val="none" w:sz="0" w:space="0" w:color="auto"/>
        <w:right w:val="none" w:sz="0" w:space="0" w:color="auto"/>
      </w:divBdr>
    </w:div>
    <w:div w:id="633758281">
      <w:bodyDiv w:val="1"/>
      <w:marLeft w:val="0"/>
      <w:marRight w:val="0"/>
      <w:marTop w:val="0"/>
      <w:marBottom w:val="0"/>
      <w:divBdr>
        <w:top w:val="none" w:sz="0" w:space="0" w:color="auto"/>
        <w:left w:val="none" w:sz="0" w:space="0" w:color="auto"/>
        <w:bottom w:val="none" w:sz="0" w:space="0" w:color="auto"/>
        <w:right w:val="none" w:sz="0" w:space="0" w:color="auto"/>
      </w:divBdr>
    </w:div>
    <w:div w:id="727612344">
      <w:bodyDiv w:val="1"/>
      <w:marLeft w:val="0"/>
      <w:marRight w:val="0"/>
      <w:marTop w:val="0"/>
      <w:marBottom w:val="0"/>
      <w:divBdr>
        <w:top w:val="none" w:sz="0" w:space="0" w:color="auto"/>
        <w:left w:val="none" w:sz="0" w:space="0" w:color="auto"/>
        <w:bottom w:val="none" w:sz="0" w:space="0" w:color="auto"/>
        <w:right w:val="none" w:sz="0" w:space="0" w:color="auto"/>
      </w:divBdr>
    </w:div>
    <w:div w:id="867064432">
      <w:bodyDiv w:val="1"/>
      <w:marLeft w:val="0"/>
      <w:marRight w:val="0"/>
      <w:marTop w:val="0"/>
      <w:marBottom w:val="0"/>
      <w:divBdr>
        <w:top w:val="none" w:sz="0" w:space="0" w:color="auto"/>
        <w:left w:val="none" w:sz="0" w:space="0" w:color="auto"/>
        <w:bottom w:val="none" w:sz="0" w:space="0" w:color="auto"/>
        <w:right w:val="none" w:sz="0" w:space="0" w:color="auto"/>
      </w:divBdr>
    </w:div>
    <w:div w:id="1012300644">
      <w:bodyDiv w:val="1"/>
      <w:marLeft w:val="0"/>
      <w:marRight w:val="0"/>
      <w:marTop w:val="0"/>
      <w:marBottom w:val="0"/>
      <w:divBdr>
        <w:top w:val="none" w:sz="0" w:space="0" w:color="auto"/>
        <w:left w:val="none" w:sz="0" w:space="0" w:color="auto"/>
        <w:bottom w:val="none" w:sz="0" w:space="0" w:color="auto"/>
        <w:right w:val="none" w:sz="0" w:space="0" w:color="auto"/>
      </w:divBdr>
    </w:div>
    <w:div w:id="1069155668">
      <w:bodyDiv w:val="1"/>
      <w:marLeft w:val="0"/>
      <w:marRight w:val="0"/>
      <w:marTop w:val="0"/>
      <w:marBottom w:val="0"/>
      <w:divBdr>
        <w:top w:val="none" w:sz="0" w:space="0" w:color="auto"/>
        <w:left w:val="none" w:sz="0" w:space="0" w:color="auto"/>
        <w:bottom w:val="none" w:sz="0" w:space="0" w:color="auto"/>
        <w:right w:val="none" w:sz="0" w:space="0" w:color="auto"/>
      </w:divBdr>
    </w:div>
    <w:div w:id="1073743117">
      <w:bodyDiv w:val="1"/>
      <w:marLeft w:val="0"/>
      <w:marRight w:val="0"/>
      <w:marTop w:val="0"/>
      <w:marBottom w:val="0"/>
      <w:divBdr>
        <w:top w:val="none" w:sz="0" w:space="0" w:color="auto"/>
        <w:left w:val="none" w:sz="0" w:space="0" w:color="auto"/>
        <w:bottom w:val="none" w:sz="0" w:space="0" w:color="auto"/>
        <w:right w:val="none" w:sz="0" w:space="0" w:color="auto"/>
      </w:divBdr>
    </w:div>
    <w:div w:id="1108500069">
      <w:bodyDiv w:val="1"/>
      <w:marLeft w:val="0"/>
      <w:marRight w:val="0"/>
      <w:marTop w:val="0"/>
      <w:marBottom w:val="0"/>
      <w:divBdr>
        <w:top w:val="none" w:sz="0" w:space="0" w:color="auto"/>
        <w:left w:val="none" w:sz="0" w:space="0" w:color="auto"/>
        <w:bottom w:val="none" w:sz="0" w:space="0" w:color="auto"/>
        <w:right w:val="none" w:sz="0" w:space="0" w:color="auto"/>
      </w:divBdr>
    </w:div>
    <w:div w:id="1187593933">
      <w:bodyDiv w:val="1"/>
      <w:marLeft w:val="0"/>
      <w:marRight w:val="0"/>
      <w:marTop w:val="0"/>
      <w:marBottom w:val="0"/>
      <w:divBdr>
        <w:top w:val="none" w:sz="0" w:space="0" w:color="auto"/>
        <w:left w:val="none" w:sz="0" w:space="0" w:color="auto"/>
        <w:bottom w:val="none" w:sz="0" w:space="0" w:color="auto"/>
        <w:right w:val="none" w:sz="0" w:space="0" w:color="auto"/>
      </w:divBdr>
    </w:div>
    <w:div w:id="1198540857">
      <w:bodyDiv w:val="1"/>
      <w:marLeft w:val="0"/>
      <w:marRight w:val="0"/>
      <w:marTop w:val="0"/>
      <w:marBottom w:val="0"/>
      <w:divBdr>
        <w:top w:val="none" w:sz="0" w:space="0" w:color="auto"/>
        <w:left w:val="none" w:sz="0" w:space="0" w:color="auto"/>
        <w:bottom w:val="none" w:sz="0" w:space="0" w:color="auto"/>
        <w:right w:val="none" w:sz="0" w:space="0" w:color="auto"/>
      </w:divBdr>
    </w:div>
    <w:div w:id="1239444439">
      <w:bodyDiv w:val="1"/>
      <w:marLeft w:val="0"/>
      <w:marRight w:val="0"/>
      <w:marTop w:val="0"/>
      <w:marBottom w:val="0"/>
      <w:divBdr>
        <w:top w:val="none" w:sz="0" w:space="0" w:color="auto"/>
        <w:left w:val="none" w:sz="0" w:space="0" w:color="auto"/>
        <w:bottom w:val="none" w:sz="0" w:space="0" w:color="auto"/>
        <w:right w:val="none" w:sz="0" w:space="0" w:color="auto"/>
      </w:divBdr>
    </w:div>
    <w:div w:id="1259556798">
      <w:bodyDiv w:val="1"/>
      <w:marLeft w:val="0"/>
      <w:marRight w:val="0"/>
      <w:marTop w:val="0"/>
      <w:marBottom w:val="0"/>
      <w:divBdr>
        <w:top w:val="none" w:sz="0" w:space="0" w:color="auto"/>
        <w:left w:val="none" w:sz="0" w:space="0" w:color="auto"/>
        <w:bottom w:val="none" w:sz="0" w:space="0" w:color="auto"/>
        <w:right w:val="none" w:sz="0" w:space="0" w:color="auto"/>
      </w:divBdr>
    </w:div>
    <w:div w:id="1349987087">
      <w:bodyDiv w:val="1"/>
      <w:marLeft w:val="0"/>
      <w:marRight w:val="0"/>
      <w:marTop w:val="0"/>
      <w:marBottom w:val="0"/>
      <w:divBdr>
        <w:top w:val="none" w:sz="0" w:space="0" w:color="auto"/>
        <w:left w:val="none" w:sz="0" w:space="0" w:color="auto"/>
        <w:bottom w:val="none" w:sz="0" w:space="0" w:color="auto"/>
        <w:right w:val="none" w:sz="0" w:space="0" w:color="auto"/>
      </w:divBdr>
    </w:div>
    <w:div w:id="1359744043">
      <w:bodyDiv w:val="1"/>
      <w:marLeft w:val="0"/>
      <w:marRight w:val="0"/>
      <w:marTop w:val="0"/>
      <w:marBottom w:val="0"/>
      <w:divBdr>
        <w:top w:val="none" w:sz="0" w:space="0" w:color="auto"/>
        <w:left w:val="none" w:sz="0" w:space="0" w:color="auto"/>
        <w:bottom w:val="none" w:sz="0" w:space="0" w:color="auto"/>
        <w:right w:val="none" w:sz="0" w:space="0" w:color="auto"/>
      </w:divBdr>
    </w:div>
    <w:div w:id="1363749978">
      <w:bodyDiv w:val="1"/>
      <w:marLeft w:val="0"/>
      <w:marRight w:val="0"/>
      <w:marTop w:val="0"/>
      <w:marBottom w:val="0"/>
      <w:divBdr>
        <w:top w:val="none" w:sz="0" w:space="0" w:color="auto"/>
        <w:left w:val="none" w:sz="0" w:space="0" w:color="auto"/>
        <w:bottom w:val="none" w:sz="0" w:space="0" w:color="auto"/>
        <w:right w:val="none" w:sz="0" w:space="0" w:color="auto"/>
      </w:divBdr>
    </w:div>
    <w:div w:id="1364670867">
      <w:bodyDiv w:val="1"/>
      <w:marLeft w:val="0"/>
      <w:marRight w:val="0"/>
      <w:marTop w:val="0"/>
      <w:marBottom w:val="0"/>
      <w:divBdr>
        <w:top w:val="none" w:sz="0" w:space="0" w:color="auto"/>
        <w:left w:val="none" w:sz="0" w:space="0" w:color="auto"/>
        <w:bottom w:val="none" w:sz="0" w:space="0" w:color="auto"/>
        <w:right w:val="none" w:sz="0" w:space="0" w:color="auto"/>
      </w:divBdr>
    </w:div>
    <w:div w:id="1400135942">
      <w:bodyDiv w:val="1"/>
      <w:marLeft w:val="0"/>
      <w:marRight w:val="0"/>
      <w:marTop w:val="0"/>
      <w:marBottom w:val="0"/>
      <w:divBdr>
        <w:top w:val="none" w:sz="0" w:space="0" w:color="auto"/>
        <w:left w:val="none" w:sz="0" w:space="0" w:color="auto"/>
        <w:bottom w:val="none" w:sz="0" w:space="0" w:color="auto"/>
        <w:right w:val="none" w:sz="0" w:space="0" w:color="auto"/>
      </w:divBdr>
    </w:div>
    <w:div w:id="1530488912">
      <w:bodyDiv w:val="1"/>
      <w:marLeft w:val="0"/>
      <w:marRight w:val="0"/>
      <w:marTop w:val="0"/>
      <w:marBottom w:val="0"/>
      <w:divBdr>
        <w:top w:val="none" w:sz="0" w:space="0" w:color="auto"/>
        <w:left w:val="none" w:sz="0" w:space="0" w:color="auto"/>
        <w:bottom w:val="none" w:sz="0" w:space="0" w:color="auto"/>
        <w:right w:val="none" w:sz="0" w:space="0" w:color="auto"/>
      </w:divBdr>
    </w:div>
    <w:div w:id="1589845138">
      <w:bodyDiv w:val="1"/>
      <w:marLeft w:val="0"/>
      <w:marRight w:val="0"/>
      <w:marTop w:val="0"/>
      <w:marBottom w:val="0"/>
      <w:divBdr>
        <w:top w:val="none" w:sz="0" w:space="0" w:color="auto"/>
        <w:left w:val="none" w:sz="0" w:space="0" w:color="auto"/>
        <w:bottom w:val="none" w:sz="0" w:space="0" w:color="auto"/>
        <w:right w:val="none" w:sz="0" w:space="0" w:color="auto"/>
      </w:divBdr>
    </w:div>
    <w:div w:id="1596981277">
      <w:bodyDiv w:val="1"/>
      <w:marLeft w:val="0"/>
      <w:marRight w:val="0"/>
      <w:marTop w:val="0"/>
      <w:marBottom w:val="0"/>
      <w:divBdr>
        <w:top w:val="none" w:sz="0" w:space="0" w:color="auto"/>
        <w:left w:val="none" w:sz="0" w:space="0" w:color="auto"/>
        <w:bottom w:val="none" w:sz="0" w:space="0" w:color="auto"/>
        <w:right w:val="none" w:sz="0" w:space="0" w:color="auto"/>
      </w:divBdr>
    </w:div>
    <w:div w:id="1615869823">
      <w:bodyDiv w:val="1"/>
      <w:marLeft w:val="0"/>
      <w:marRight w:val="0"/>
      <w:marTop w:val="0"/>
      <w:marBottom w:val="0"/>
      <w:divBdr>
        <w:top w:val="none" w:sz="0" w:space="0" w:color="auto"/>
        <w:left w:val="none" w:sz="0" w:space="0" w:color="auto"/>
        <w:bottom w:val="none" w:sz="0" w:space="0" w:color="auto"/>
        <w:right w:val="none" w:sz="0" w:space="0" w:color="auto"/>
      </w:divBdr>
    </w:div>
    <w:div w:id="1669333147">
      <w:bodyDiv w:val="1"/>
      <w:marLeft w:val="0"/>
      <w:marRight w:val="0"/>
      <w:marTop w:val="0"/>
      <w:marBottom w:val="0"/>
      <w:divBdr>
        <w:top w:val="none" w:sz="0" w:space="0" w:color="auto"/>
        <w:left w:val="none" w:sz="0" w:space="0" w:color="auto"/>
        <w:bottom w:val="none" w:sz="0" w:space="0" w:color="auto"/>
        <w:right w:val="none" w:sz="0" w:space="0" w:color="auto"/>
      </w:divBdr>
    </w:div>
    <w:div w:id="1700740089">
      <w:bodyDiv w:val="1"/>
      <w:marLeft w:val="0"/>
      <w:marRight w:val="0"/>
      <w:marTop w:val="0"/>
      <w:marBottom w:val="0"/>
      <w:divBdr>
        <w:top w:val="none" w:sz="0" w:space="0" w:color="auto"/>
        <w:left w:val="none" w:sz="0" w:space="0" w:color="auto"/>
        <w:bottom w:val="none" w:sz="0" w:space="0" w:color="auto"/>
        <w:right w:val="none" w:sz="0" w:space="0" w:color="auto"/>
      </w:divBdr>
    </w:div>
    <w:div w:id="1925646634">
      <w:bodyDiv w:val="1"/>
      <w:marLeft w:val="0"/>
      <w:marRight w:val="0"/>
      <w:marTop w:val="0"/>
      <w:marBottom w:val="0"/>
      <w:divBdr>
        <w:top w:val="none" w:sz="0" w:space="0" w:color="auto"/>
        <w:left w:val="none" w:sz="0" w:space="0" w:color="auto"/>
        <w:bottom w:val="none" w:sz="0" w:space="0" w:color="auto"/>
        <w:right w:val="none" w:sz="0" w:space="0" w:color="auto"/>
      </w:divBdr>
    </w:div>
    <w:div w:id="1966891318">
      <w:bodyDiv w:val="1"/>
      <w:marLeft w:val="0"/>
      <w:marRight w:val="0"/>
      <w:marTop w:val="0"/>
      <w:marBottom w:val="0"/>
      <w:divBdr>
        <w:top w:val="none" w:sz="0" w:space="0" w:color="auto"/>
        <w:left w:val="none" w:sz="0" w:space="0" w:color="auto"/>
        <w:bottom w:val="none" w:sz="0" w:space="0" w:color="auto"/>
        <w:right w:val="none" w:sz="0" w:space="0" w:color="auto"/>
      </w:divBdr>
    </w:div>
    <w:div w:id="210672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glossaryDocument" Target="glossary/document.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49332013CB6148C7B2CCDBB21BDC2342"/>
        <w:category>
          <w:name w:val="General"/>
          <w:gallery w:val="placeholder"/>
        </w:category>
        <w:types>
          <w:type w:val="bbPlcHdr"/>
        </w:types>
        <w:behaviors>
          <w:behavior w:val="content"/>
        </w:behaviors>
        <w:guid w:val="{C69E4DE4-D87A-4601-B32A-DF7E41059BB7}"/>
      </w:docPartPr>
      <w:docPartBody>
        <w:p w:rsidR="006876C9" w:rsidRDefault="00D53560" w:rsidP="00D53560">
          <w:pPr>
            <w:pStyle w:val="49332013CB6148C7B2CCDBB21BDC2342"/>
          </w:pPr>
          <w:r w:rsidRPr="00955DDC">
            <w:rPr>
              <w:rStyle w:val="PlaceholderText"/>
            </w:rPr>
            <w:t>Click or tap here to enter text.</w:t>
          </w:r>
        </w:p>
      </w:docPartBody>
    </w:docPart>
    <w:docPart>
      <w:docPartPr>
        <w:name w:val="BC0121DBAF7642889DBAEBAE957899AF"/>
        <w:category>
          <w:name w:val="General"/>
          <w:gallery w:val="placeholder"/>
        </w:category>
        <w:types>
          <w:type w:val="bbPlcHdr"/>
        </w:types>
        <w:behaviors>
          <w:behavior w:val="content"/>
        </w:behaviors>
        <w:guid w:val="{E4E9F767-F0D6-494F-B8AB-013B78BF67F7}"/>
      </w:docPartPr>
      <w:docPartBody>
        <w:p w:rsidR="006876C9" w:rsidRDefault="00D53560" w:rsidP="00D53560">
          <w:pPr>
            <w:pStyle w:val="BC0121DBAF7642889DBAEBAE957899AF"/>
          </w:pPr>
          <w:r w:rsidRPr="00955DDC">
            <w:rPr>
              <w:rStyle w:val="PlaceholderText"/>
            </w:rPr>
            <w:t>Click or tap here to enter text.</w:t>
          </w:r>
        </w:p>
      </w:docPartBody>
    </w:docPart>
    <w:docPart>
      <w:docPartPr>
        <w:name w:val="5B44A143275B401AB97522D31E192596"/>
        <w:category>
          <w:name w:val="General"/>
          <w:gallery w:val="placeholder"/>
        </w:category>
        <w:types>
          <w:type w:val="bbPlcHdr"/>
        </w:types>
        <w:behaviors>
          <w:behavior w:val="content"/>
        </w:behaviors>
        <w:guid w:val="{BFE015BE-D1DF-442C-A47B-DEA119C05686}"/>
      </w:docPartPr>
      <w:docPartBody>
        <w:p w:rsidR="006876C9" w:rsidRDefault="00D53560" w:rsidP="00D53560">
          <w:pPr>
            <w:pStyle w:val="5B44A143275B401AB97522D31E192596"/>
          </w:pPr>
          <w:r w:rsidRPr="00955DDC">
            <w:rPr>
              <w:rStyle w:val="PlaceholderText"/>
            </w:rPr>
            <w:t>Click or tap here to enter text.</w:t>
          </w:r>
        </w:p>
      </w:docPartBody>
    </w:docPart>
    <w:docPart>
      <w:docPartPr>
        <w:name w:val="2F13C717D9674BEF8A882F3A009933DD"/>
        <w:category>
          <w:name w:val="General"/>
          <w:gallery w:val="placeholder"/>
        </w:category>
        <w:types>
          <w:type w:val="bbPlcHdr"/>
        </w:types>
        <w:behaviors>
          <w:behavior w:val="content"/>
        </w:behaviors>
        <w:guid w:val="{86412CD1-5603-4AAC-983B-B3AD46677C3B}"/>
      </w:docPartPr>
      <w:docPartBody>
        <w:p w:rsidR="006876C9" w:rsidRDefault="00D53560" w:rsidP="00D53560">
          <w:pPr>
            <w:pStyle w:val="2F13C717D9674BEF8A882F3A009933DD"/>
          </w:pPr>
          <w:r w:rsidRPr="00955DD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 Nazanin">
    <w:altName w:val="Arial"/>
    <w:panose1 w:val="00000400000000000000"/>
    <w:charset w:val="B2"/>
    <w:family w:val="auto"/>
    <w:pitch w:val="variable"/>
    <w:sig w:usb0="00002001" w:usb1="80000000" w:usb2="00000008" w:usb3="00000000" w:csb0="00000040" w:csb1="00000000"/>
  </w:font>
  <w:font w:name="STIX-Regular">
    <w:altName w:val="MS Gothic"/>
    <w:panose1 w:val="00000000000000000000"/>
    <w:charset w:val="80"/>
    <w:family w:val="roman"/>
    <w:notTrueType/>
    <w:pitch w:val="default"/>
    <w:sig w:usb0="00000001" w:usb1="08070000" w:usb2="00000010" w:usb3="00000000" w:csb0="00020000"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20CA"/>
    <w:rsid w:val="000D4E16"/>
    <w:rsid w:val="003A7946"/>
    <w:rsid w:val="004005A0"/>
    <w:rsid w:val="005F1875"/>
    <w:rsid w:val="006876C9"/>
    <w:rsid w:val="00A307E9"/>
    <w:rsid w:val="00D53560"/>
    <w:rsid w:val="00FD20C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53560"/>
    <w:rPr>
      <w:color w:val="808080"/>
    </w:rPr>
  </w:style>
  <w:style w:type="paragraph" w:customStyle="1" w:styleId="49332013CB6148C7B2CCDBB21BDC2342">
    <w:name w:val="49332013CB6148C7B2CCDBB21BDC2342"/>
    <w:rsid w:val="00D53560"/>
  </w:style>
  <w:style w:type="paragraph" w:customStyle="1" w:styleId="BC0121DBAF7642889DBAEBAE957899AF">
    <w:name w:val="BC0121DBAF7642889DBAEBAE957899AF"/>
    <w:rsid w:val="00D53560"/>
  </w:style>
  <w:style w:type="paragraph" w:customStyle="1" w:styleId="5B44A143275B401AB97522D31E192596">
    <w:name w:val="5B44A143275B401AB97522D31E192596"/>
    <w:rsid w:val="00D53560"/>
  </w:style>
  <w:style w:type="paragraph" w:customStyle="1" w:styleId="2F13C717D9674BEF8A882F3A009933DD">
    <w:name w:val="2F13C717D9674BEF8A882F3A009933DD"/>
    <w:rsid w:val="00D5356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FC1EFBF-6305-4B97-BB1B-CB433E012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11</Pages>
  <Words>58628</Words>
  <Characters>334183</Characters>
  <Application>Microsoft Office Word</Application>
  <DocSecurity>0</DocSecurity>
  <Lines>2784</Lines>
  <Paragraphs>7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ghe</dc:creator>
  <cp:keywords/>
  <dc:description/>
  <cp:lastModifiedBy>AS</cp:lastModifiedBy>
  <cp:revision>35</cp:revision>
  <cp:lastPrinted>2024-05-21T21:20:00Z</cp:lastPrinted>
  <dcterms:created xsi:type="dcterms:W3CDTF">2024-04-28T11:16:00Z</dcterms:created>
  <dcterms:modified xsi:type="dcterms:W3CDTF">2024-05-21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4c63d5-c6c8-3c2c-a746-542282de2af2</vt:lpwstr>
  </property>
  <property fmtid="{D5CDD505-2E9C-101B-9397-08002B2CF9AE}" pid="24" name="Mendeley Citation Style_1">
    <vt:lpwstr>http://www.zotero.org/styles/ieee</vt:lpwstr>
  </property>
  <property fmtid="{D5CDD505-2E9C-101B-9397-08002B2CF9AE}" pid="25" name="CitaviDocumentProperty_8">
    <vt:lpwstr>C:\Users\amsho\Documents\Citavi 6\Backup\Rohani\Rohani.ctv6</vt:lpwstr>
  </property>
  <property fmtid="{D5CDD505-2E9C-101B-9397-08002B2CF9AE}" pid="26" name="CitaviDocumentProperty_7">
    <vt:lpwstr>Rohani</vt:lpwstr>
  </property>
  <property fmtid="{D5CDD505-2E9C-101B-9397-08002B2CF9AE}" pid="27" name="CitaviDocumentProperty_0">
    <vt:lpwstr>0d53a68e-fcf9-4e7d-9f10-0b1a77dd096f</vt:lpwstr>
  </property>
  <property fmtid="{D5CDD505-2E9C-101B-9397-08002B2CF9AE}" pid="28" name="CitaviDocumentProperty_25">
    <vt:lpwstr>True</vt:lpwstr>
  </property>
  <property fmtid="{D5CDD505-2E9C-101B-9397-08002B2CF9AE}" pid="29" name="CitaviDocumentProperty_11">
    <vt:lpwstr>Heading 1</vt:lpwstr>
  </property>
  <property fmtid="{D5CDD505-2E9C-101B-9397-08002B2CF9AE}" pid="30" name="CitaviDocumentProperty_12">
    <vt:lpwstr>Normal</vt:lpwstr>
  </property>
  <property fmtid="{D5CDD505-2E9C-101B-9397-08002B2CF9AE}" pid="31" name="CitaviDocumentProperty_16">
    <vt:lpwstr>Subtitle</vt:lpwstr>
  </property>
  <property fmtid="{D5CDD505-2E9C-101B-9397-08002B2CF9AE}" pid="32" name="CitaviDocumentProperty_13">
    <vt:lpwstr>Normal</vt:lpwstr>
  </property>
  <property fmtid="{D5CDD505-2E9C-101B-9397-08002B2CF9AE}" pid="33" name="CitaviDocumentProperty_15">
    <vt:lpwstr>Normal</vt:lpwstr>
  </property>
  <property fmtid="{D5CDD505-2E9C-101B-9397-08002B2CF9AE}" pid="34" name="CitaviDocumentProperty_17">
    <vt:lpwstr>Normal</vt:lpwstr>
  </property>
  <property fmtid="{D5CDD505-2E9C-101B-9397-08002B2CF9AE}" pid="35" name="CitaviDocumentProperty_1">
    <vt:lpwstr>6.8.0.0</vt:lpwstr>
  </property>
</Properties>
</file>